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8AF1F" w14:textId="674292B7" w:rsidR="006873AF" w:rsidRPr="00C070D4" w:rsidRDefault="007C1893" w:rsidP="00443C15">
      <w:pPr>
        <w:pBdr>
          <w:top w:val="nil"/>
          <w:left w:val="nil"/>
          <w:bottom w:val="nil"/>
          <w:right w:val="nil"/>
          <w:between w:val="nil"/>
        </w:pBdr>
        <w:rPr>
          <w:rFonts w:asciiTheme="majorHAnsi" w:hAnsiTheme="majorHAnsi"/>
          <w:b/>
        </w:rPr>
      </w:pPr>
      <w:r w:rsidRPr="00C070D4">
        <w:rPr>
          <w:rFonts w:asciiTheme="majorHAnsi" w:hAnsiTheme="majorHAnsi"/>
          <w:b/>
        </w:rPr>
        <w:t>TITLE:</w:t>
      </w:r>
    </w:p>
    <w:p w14:paraId="59AAC127" w14:textId="00037065" w:rsidR="006E4797" w:rsidRPr="00706E1B" w:rsidRDefault="00274B98" w:rsidP="00443C15">
      <w:pPr>
        <w:pBdr>
          <w:top w:val="nil"/>
          <w:left w:val="nil"/>
          <w:bottom w:val="nil"/>
          <w:right w:val="nil"/>
          <w:between w:val="nil"/>
        </w:pBdr>
        <w:rPr>
          <w:rFonts w:asciiTheme="majorHAnsi" w:hAnsiTheme="majorHAnsi"/>
          <w:bCs/>
        </w:rPr>
      </w:pPr>
      <w:r w:rsidRPr="00706E1B">
        <w:rPr>
          <w:rFonts w:asciiTheme="majorHAnsi" w:hAnsiTheme="majorHAnsi"/>
          <w:bCs/>
        </w:rPr>
        <w:t>Step-by-</w:t>
      </w:r>
      <w:r w:rsidR="006873AF" w:rsidRPr="00706E1B">
        <w:rPr>
          <w:rFonts w:asciiTheme="majorHAnsi" w:hAnsiTheme="majorHAnsi"/>
          <w:bCs/>
        </w:rPr>
        <w:t>S</w:t>
      </w:r>
      <w:r w:rsidRPr="00706E1B">
        <w:rPr>
          <w:rFonts w:asciiTheme="majorHAnsi" w:hAnsiTheme="majorHAnsi"/>
          <w:bCs/>
        </w:rPr>
        <w:t xml:space="preserve">tep </w:t>
      </w:r>
      <w:r w:rsidR="006873AF" w:rsidRPr="00706E1B">
        <w:rPr>
          <w:rFonts w:asciiTheme="majorHAnsi" w:hAnsiTheme="majorHAnsi"/>
          <w:bCs/>
        </w:rPr>
        <w:t>S</w:t>
      </w:r>
      <w:r w:rsidRPr="00706E1B">
        <w:rPr>
          <w:rFonts w:asciiTheme="majorHAnsi" w:hAnsiTheme="majorHAnsi"/>
          <w:bCs/>
        </w:rPr>
        <w:t xml:space="preserve">tapedotomy through </w:t>
      </w:r>
      <w:r w:rsidR="006873AF" w:rsidRPr="00706E1B">
        <w:rPr>
          <w:rFonts w:asciiTheme="majorHAnsi" w:hAnsiTheme="majorHAnsi"/>
          <w:bCs/>
        </w:rPr>
        <w:t>T</w:t>
      </w:r>
      <w:r w:rsidRPr="00706E1B">
        <w:rPr>
          <w:rFonts w:asciiTheme="majorHAnsi" w:hAnsiTheme="majorHAnsi"/>
          <w:bCs/>
        </w:rPr>
        <w:t xml:space="preserve">ranscanal </w:t>
      </w:r>
      <w:r w:rsidR="006873AF" w:rsidRPr="00706E1B">
        <w:rPr>
          <w:rFonts w:asciiTheme="majorHAnsi" w:hAnsiTheme="majorHAnsi"/>
          <w:bCs/>
        </w:rPr>
        <w:t>E</w:t>
      </w:r>
      <w:r w:rsidRPr="00706E1B">
        <w:rPr>
          <w:rFonts w:asciiTheme="majorHAnsi" w:hAnsiTheme="majorHAnsi"/>
          <w:bCs/>
        </w:rPr>
        <w:t xml:space="preserve">xclusive </w:t>
      </w:r>
      <w:r w:rsidR="006873AF" w:rsidRPr="00706E1B">
        <w:rPr>
          <w:rFonts w:asciiTheme="majorHAnsi" w:hAnsiTheme="majorHAnsi"/>
          <w:bCs/>
        </w:rPr>
        <w:t>E</w:t>
      </w:r>
      <w:r w:rsidRPr="00706E1B">
        <w:rPr>
          <w:rFonts w:asciiTheme="majorHAnsi" w:hAnsiTheme="majorHAnsi"/>
          <w:bCs/>
        </w:rPr>
        <w:t xml:space="preserve">ndoscopic </w:t>
      </w:r>
      <w:r w:rsidR="006873AF" w:rsidRPr="00706E1B">
        <w:rPr>
          <w:rFonts w:asciiTheme="majorHAnsi" w:hAnsiTheme="majorHAnsi"/>
          <w:bCs/>
        </w:rPr>
        <w:t>A</w:t>
      </w:r>
      <w:r w:rsidRPr="00706E1B">
        <w:rPr>
          <w:rFonts w:asciiTheme="majorHAnsi" w:hAnsiTheme="majorHAnsi"/>
          <w:bCs/>
        </w:rPr>
        <w:t>pproach</w:t>
      </w:r>
    </w:p>
    <w:p w14:paraId="06C0C87E" w14:textId="77777777" w:rsidR="006E4797" w:rsidRPr="00706E1B" w:rsidRDefault="006E4797" w:rsidP="00443C15">
      <w:pPr>
        <w:rPr>
          <w:rFonts w:asciiTheme="majorHAnsi" w:hAnsiTheme="majorHAnsi"/>
          <w:bCs/>
        </w:rPr>
      </w:pPr>
    </w:p>
    <w:p w14:paraId="1BB44786" w14:textId="1EFB741D" w:rsidR="006873AF" w:rsidRPr="00C070D4" w:rsidRDefault="007C1893" w:rsidP="00443C15">
      <w:pPr>
        <w:rPr>
          <w:rFonts w:asciiTheme="majorHAnsi" w:hAnsiTheme="majorHAnsi"/>
          <w:b/>
        </w:rPr>
      </w:pPr>
      <w:r w:rsidRPr="00C070D4">
        <w:rPr>
          <w:rFonts w:asciiTheme="majorHAnsi" w:hAnsiTheme="majorHAnsi"/>
          <w:b/>
        </w:rPr>
        <w:t>AUTHORS AND AFFILIATIONS:</w:t>
      </w:r>
    </w:p>
    <w:p w14:paraId="00535F2C" w14:textId="493F9BE3" w:rsidR="006E4797" w:rsidRPr="00706E1B" w:rsidRDefault="00274B98" w:rsidP="00443C15">
      <w:pPr>
        <w:rPr>
          <w:rFonts w:asciiTheme="majorHAnsi" w:hAnsiTheme="majorHAnsi"/>
          <w:iCs/>
        </w:rPr>
      </w:pPr>
      <w:r w:rsidRPr="00C070D4">
        <w:rPr>
          <w:rFonts w:asciiTheme="majorHAnsi" w:hAnsiTheme="majorHAnsi"/>
        </w:rPr>
        <w:t>Marella Reale</w:t>
      </w:r>
      <w:r w:rsidRPr="00C070D4">
        <w:rPr>
          <w:rFonts w:asciiTheme="majorHAnsi" w:hAnsiTheme="majorHAnsi"/>
          <w:vertAlign w:val="superscript"/>
        </w:rPr>
        <w:t>1</w:t>
      </w:r>
      <w:r w:rsidRPr="00C070D4">
        <w:rPr>
          <w:rFonts w:asciiTheme="majorHAnsi" w:hAnsiTheme="majorHAnsi"/>
        </w:rPr>
        <w:t xml:space="preserve">, </w:t>
      </w:r>
      <w:r w:rsidR="00063250" w:rsidRPr="00C070D4">
        <w:rPr>
          <w:rFonts w:asciiTheme="majorHAnsi" w:hAnsiTheme="majorHAnsi"/>
        </w:rPr>
        <w:t>Ignacio Javier Fernandez</w:t>
      </w:r>
      <w:r w:rsidR="00063250" w:rsidRPr="00C070D4">
        <w:rPr>
          <w:rFonts w:asciiTheme="majorHAnsi" w:hAnsiTheme="majorHAnsi"/>
          <w:vertAlign w:val="superscript"/>
        </w:rPr>
        <w:t>2</w:t>
      </w:r>
      <w:r w:rsidR="00063250" w:rsidRPr="00C070D4">
        <w:rPr>
          <w:rFonts w:asciiTheme="majorHAnsi" w:hAnsiTheme="majorHAnsi"/>
        </w:rPr>
        <w:t xml:space="preserve">, </w:t>
      </w:r>
      <w:r w:rsidRPr="00C070D4">
        <w:rPr>
          <w:rFonts w:asciiTheme="majorHAnsi" w:hAnsiTheme="majorHAnsi"/>
        </w:rPr>
        <w:t>Livio Presutti</w:t>
      </w:r>
      <w:r w:rsidRPr="00C070D4">
        <w:rPr>
          <w:rFonts w:asciiTheme="majorHAnsi" w:hAnsiTheme="majorHAnsi"/>
          <w:vertAlign w:val="superscript"/>
        </w:rPr>
        <w:t>2</w:t>
      </w:r>
      <w:r w:rsidRPr="00C070D4">
        <w:rPr>
          <w:rFonts w:asciiTheme="majorHAnsi" w:hAnsiTheme="majorHAnsi"/>
        </w:rPr>
        <w:t>, Giulia Molinari</w:t>
      </w:r>
      <w:r w:rsidRPr="00C070D4">
        <w:rPr>
          <w:rFonts w:asciiTheme="majorHAnsi" w:hAnsiTheme="majorHAnsi"/>
          <w:vertAlign w:val="superscript"/>
        </w:rPr>
        <w:t>2</w:t>
      </w:r>
    </w:p>
    <w:p w14:paraId="0D0DE38C" w14:textId="77777777" w:rsidR="00A3637A" w:rsidRPr="00706E1B" w:rsidRDefault="00A3637A" w:rsidP="00443C15">
      <w:pPr>
        <w:rPr>
          <w:rFonts w:asciiTheme="majorHAnsi" w:hAnsiTheme="majorHAnsi" w:cs="Arial"/>
        </w:rPr>
      </w:pPr>
    </w:p>
    <w:p w14:paraId="50037EC3" w14:textId="01CF5B53" w:rsidR="005A412E" w:rsidRPr="00C070D4" w:rsidRDefault="00274B98" w:rsidP="00443C15">
      <w:pPr>
        <w:rPr>
          <w:rFonts w:asciiTheme="majorHAnsi" w:hAnsiTheme="majorHAnsi" w:cs="Arial"/>
        </w:rPr>
      </w:pPr>
      <w:r w:rsidRPr="00C070D4">
        <w:rPr>
          <w:rFonts w:asciiTheme="majorHAnsi" w:hAnsiTheme="majorHAnsi" w:cs="Arial"/>
          <w:vertAlign w:val="superscript"/>
        </w:rPr>
        <w:t>1</w:t>
      </w:r>
      <w:r w:rsidR="005A412E" w:rsidRPr="00C070D4">
        <w:rPr>
          <w:rFonts w:asciiTheme="majorHAnsi" w:hAnsiTheme="majorHAnsi" w:cs="Arial"/>
        </w:rPr>
        <w:t>Department of Otolaryngology-Head and Neck Surgery, University Hospital of Modena, Modena, Italy</w:t>
      </w:r>
      <w:r w:rsidR="008333EC">
        <w:rPr>
          <w:rFonts w:asciiTheme="majorHAnsi" w:hAnsiTheme="majorHAnsi" w:cs="Arial"/>
        </w:rPr>
        <w:t>.</w:t>
      </w:r>
    </w:p>
    <w:p w14:paraId="2B8DAACF" w14:textId="0E349F05" w:rsidR="00274B98" w:rsidRPr="00C070D4" w:rsidRDefault="005A412E" w:rsidP="00443C15">
      <w:pPr>
        <w:rPr>
          <w:rFonts w:asciiTheme="majorHAnsi" w:hAnsiTheme="majorHAnsi" w:cs="Arial"/>
        </w:rPr>
      </w:pPr>
      <w:r w:rsidRPr="00C070D4">
        <w:rPr>
          <w:rFonts w:asciiTheme="majorHAnsi" w:hAnsiTheme="majorHAnsi" w:cs="Arial"/>
          <w:vertAlign w:val="superscript"/>
        </w:rPr>
        <w:t>2</w:t>
      </w:r>
      <w:r w:rsidR="00274B98" w:rsidRPr="00C070D4">
        <w:rPr>
          <w:rFonts w:asciiTheme="majorHAnsi" w:hAnsiTheme="majorHAnsi" w:cs="Arial"/>
        </w:rPr>
        <w:t xml:space="preserve">Department of Otolaryngology Head and Neck Surgery, IRCCS Policlinico </w:t>
      </w:r>
      <w:proofErr w:type="gramStart"/>
      <w:r w:rsidR="00274B98" w:rsidRPr="00C070D4">
        <w:rPr>
          <w:rFonts w:asciiTheme="majorHAnsi" w:hAnsiTheme="majorHAnsi" w:cs="Arial"/>
        </w:rPr>
        <w:t>S.Orsola</w:t>
      </w:r>
      <w:proofErr w:type="gramEnd"/>
      <w:r w:rsidR="00274B98" w:rsidRPr="00C070D4">
        <w:rPr>
          <w:rFonts w:asciiTheme="majorHAnsi" w:hAnsiTheme="majorHAnsi" w:cs="Arial"/>
        </w:rPr>
        <w:t xml:space="preserve">-Malpighi, </w:t>
      </w:r>
      <w:r w:rsidR="00D65C7B" w:rsidRPr="00C070D4">
        <w:rPr>
          <w:rFonts w:asciiTheme="majorHAnsi" w:hAnsiTheme="majorHAnsi" w:cs="Arial"/>
        </w:rPr>
        <w:t>Alma Mater S</w:t>
      </w:r>
      <w:r w:rsidR="00063250" w:rsidRPr="00C070D4">
        <w:rPr>
          <w:rFonts w:asciiTheme="majorHAnsi" w:hAnsiTheme="majorHAnsi" w:cs="Arial"/>
        </w:rPr>
        <w:t xml:space="preserve">tudiorum University of Bologna, </w:t>
      </w:r>
      <w:r w:rsidR="00274B98" w:rsidRPr="00C070D4">
        <w:rPr>
          <w:rFonts w:asciiTheme="majorHAnsi" w:hAnsiTheme="majorHAnsi" w:cs="Arial"/>
        </w:rPr>
        <w:t>Bologna, Italy.</w:t>
      </w:r>
    </w:p>
    <w:p w14:paraId="69FCF74C" w14:textId="77777777" w:rsidR="00D65C7B" w:rsidRPr="00C070D4" w:rsidRDefault="00D65C7B" w:rsidP="00443C15">
      <w:pPr>
        <w:rPr>
          <w:rFonts w:asciiTheme="majorHAnsi" w:hAnsiTheme="majorHAnsi" w:cs="Arial"/>
        </w:rPr>
      </w:pPr>
    </w:p>
    <w:p w14:paraId="3F895FD2" w14:textId="77777777" w:rsidR="00955867" w:rsidRPr="00C070D4" w:rsidRDefault="00955867" w:rsidP="00443C15">
      <w:pPr>
        <w:pBdr>
          <w:top w:val="nil"/>
          <w:left w:val="nil"/>
          <w:bottom w:val="nil"/>
          <w:right w:val="nil"/>
          <w:between w:val="nil"/>
        </w:pBdr>
        <w:rPr>
          <w:rFonts w:asciiTheme="majorHAnsi" w:hAnsiTheme="majorHAnsi"/>
        </w:rPr>
      </w:pPr>
      <w:r w:rsidRPr="00C070D4">
        <w:rPr>
          <w:rFonts w:asciiTheme="majorHAnsi" w:hAnsiTheme="majorHAnsi"/>
        </w:rPr>
        <w:t>Corresponding author:</w:t>
      </w:r>
    </w:p>
    <w:p w14:paraId="749BB5ED" w14:textId="2FA23077" w:rsidR="00955867" w:rsidRPr="00C070D4" w:rsidRDefault="00955867" w:rsidP="00443C15">
      <w:pPr>
        <w:pBdr>
          <w:top w:val="nil"/>
          <w:left w:val="nil"/>
          <w:bottom w:val="nil"/>
          <w:right w:val="nil"/>
          <w:between w:val="nil"/>
        </w:pBdr>
        <w:rPr>
          <w:rStyle w:val="Hyperlink"/>
          <w:rFonts w:asciiTheme="majorHAnsi" w:hAnsiTheme="majorHAnsi"/>
          <w:color w:val="auto"/>
          <w:u w:val="none"/>
        </w:rPr>
      </w:pPr>
      <w:r w:rsidRPr="00C070D4">
        <w:rPr>
          <w:rFonts w:asciiTheme="majorHAnsi" w:hAnsiTheme="majorHAnsi"/>
        </w:rPr>
        <w:t>Giulia Molinari</w:t>
      </w:r>
      <w:r w:rsidR="006873AF" w:rsidRPr="00C070D4">
        <w:rPr>
          <w:rFonts w:asciiTheme="majorHAnsi" w:hAnsiTheme="majorHAnsi"/>
        </w:rPr>
        <w:tab/>
      </w:r>
      <w:r w:rsidR="001B63F5">
        <w:rPr>
          <w:rFonts w:asciiTheme="majorHAnsi" w:hAnsiTheme="majorHAnsi"/>
        </w:rPr>
        <w:tab/>
      </w:r>
      <w:r w:rsidR="001B63F5">
        <w:rPr>
          <w:rFonts w:asciiTheme="majorHAnsi" w:hAnsiTheme="majorHAnsi"/>
        </w:rPr>
        <w:tab/>
      </w:r>
      <w:r w:rsidR="006873AF" w:rsidRPr="008333EC">
        <w:rPr>
          <w:rFonts w:asciiTheme="majorHAnsi" w:hAnsiTheme="majorHAnsi"/>
        </w:rPr>
        <w:t>(</w:t>
      </w:r>
      <w:hyperlink r:id="rId8" w:history="1">
        <w:r w:rsidR="006873AF" w:rsidRPr="008333EC">
          <w:rPr>
            <w:rStyle w:val="Hyperlink"/>
            <w:rFonts w:asciiTheme="majorHAnsi" w:hAnsiTheme="majorHAnsi"/>
            <w:color w:val="auto"/>
            <w:u w:val="none"/>
          </w:rPr>
          <w:t>giulia.molinari8@unibo.it</w:t>
        </w:r>
      </w:hyperlink>
      <w:r w:rsidR="006873AF" w:rsidRPr="008333EC">
        <w:rPr>
          <w:rFonts w:asciiTheme="majorHAnsi" w:hAnsiTheme="majorHAnsi"/>
        </w:rPr>
        <w:t>)</w:t>
      </w:r>
    </w:p>
    <w:p w14:paraId="073A19F3" w14:textId="77777777" w:rsidR="00955867" w:rsidRPr="00C070D4" w:rsidRDefault="00955867" w:rsidP="00443C15">
      <w:pPr>
        <w:rPr>
          <w:rFonts w:asciiTheme="majorHAnsi" w:hAnsiTheme="majorHAnsi" w:cstheme="minorHAnsi"/>
          <w:bCs/>
        </w:rPr>
      </w:pPr>
    </w:p>
    <w:p w14:paraId="5B022D82" w14:textId="77777777" w:rsidR="00955867" w:rsidRPr="00C070D4" w:rsidRDefault="00955867" w:rsidP="00443C15">
      <w:pPr>
        <w:pStyle w:val="NormalWeb"/>
        <w:spacing w:before="0" w:beforeAutospacing="0" w:after="0" w:afterAutospacing="0"/>
        <w:rPr>
          <w:rFonts w:asciiTheme="majorHAnsi" w:hAnsiTheme="majorHAnsi" w:cs="Arial"/>
          <w:bCs/>
          <w:color w:val="auto"/>
        </w:rPr>
      </w:pPr>
      <w:r w:rsidRPr="00C070D4">
        <w:rPr>
          <w:rFonts w:asciiTheme="majorHAnsi" w:hAnsiTheme="majorHAnsi" w:cs="Arial"/>
          <w:bCs/>
          <w:color w:val="auto"/>
        </w:rPr>
        <w:t>Email Addresses of Co-authors</w:t>
      </w:r>
      <w:r w:rsidRPr="00C070D4">
        <w:rPr>
          <w:rFonts w:asciiTheme="majorHAnsi" w:hAnsiTheme="majorHAnsi" w:cs="Arial"/>
          <w:b/>
          <w:bCs/>
          <w:color w:val="auto"/>
        </w:rPr>
        <w:t>:</w:t>
      </w:r>
    </w:p>
    <w:p w14:paraId="0A6E6460" w14:textId="7C2A01CF" w:rsidR="00955867" w:rsidRPr="008333EC" w:rsidRDefault="00955867" w:rsidP="00443C15">
      <w:pPr>
        <w:rPr>
          <w:rFonts w:asciiTheme="majorHAnsi" w:hAnsiTheme="majorHAnsi" w:cs="Arial"/>
        </w:rPr>
      </w:pPr>
      <w:bookmarkStart w:id="0" w:name="Keywords"/>
      <w:r w:rsidRPr="00C070D4">
        <w:rPr>
          <w:rFonts w:asciiTheme="majorHAnsi" w:hAnsiTheme="majorHAnsi" w:cs="Arial"/>
        </w:rPr>
        <w:t xml:space="preserve">Marella </w:t>
      </w:r>
      <w:proofErr w:type="spellStart"/>
      <w:r w:rsidRPr="00C070D4">
        <w:rPr>
          <w:rFonts w:asciiTheme="majorHAnsi" w:hAnsiTheme="majorHAnsi" w:cs="Arial"/>
        </w:rPr>
        <w:t>Reale</w:t>
      </w:r>
      <w:proofErr w:type="spellEnd"/>
      <w:r w:rsidR="001B63F5">
        <w:rPr>
          <w:rFonts w:asciiTheme="majorHAnsi" w:hAnsiTheme="majorHAnsi" w:cs="Arial"/>
        </w:rPr>
        <w:tab/>
      </w:r>
      <w:r w:rsidR="001B63F5">
        <w:rPr>
          <w:rFonts w:asciiTheme="majorHAnsi" w:hAnsiTheme="majorHAnsi" w:cs="Arial"/>
        </w:rPr>
        <w:tab/>
      </w:r>
      <w:r w:rsidR="006873AF" w:rsidRPr="00C070D4">
        <w:rPr>
          <w:rFonts w:asciiTheme="majorHAnsi" w:hAnsiTheme="majorHAnsi" w:cs="Arial"/>
        </w:rPr>
        <w:tab/>
      </w:r>
      <w:r w:rsidR="006873AF" w:rsidRPr="008333EC">
        <w:rPr>
          <w:rFonts w:asciiTheme="majorHAnsi" w:hAnsiTheme="majorHAnsi" w:cs="Arial"/>
        </w:rPr>
        <w:t>(</w:t>
      </w:r>
      <w:hyperlink r:id="rId9" w:history="1">
        <w:r w:rsidR="006873AF" w:rsidRPr="008333EC">
          <w:rPr>
            <w:rStyle w:val="Hyperlink"/>
            <w:rFonts w:asciiTheme="majorHAnsi" w:hAnsiTheme="majorHAnsi" w:cs="Arial"/>
            <w:color w:val="auto"/>
            <w:u w:val="none"/>
          </w:rPr>
          <w:t>realemarella@gmail.com</w:t>
        </w:r>
      </w:hyperlink>
      <w:r w:rsidR="006873AF" w:rsidRPr="008333EC">
        <w:rPr>
          <w:rFonts w:asciiTheme="majorHAnsi" w:hAnsiTheme="majorHAnsi" w:cs="Arial"/>
        </w:rPr>
        <w:t>)</w:t>
      </w:r>
    </w:p>
    <w:p w14:paraId="480D621C" w14:textId="729449B6" w:rsidR="00955867" w:rsidRPr="008333EC" w:rsidRDefault="00955867" w:rsidP="00443C15">
      <w:pPr>
        <w:rPr>
          <w:rFonts w:asciiTheme="majorHAnsi" w:hAnsiTheme="majorHAnsi"/>
        </w:rPr>
      </w:pPr>
      <w:r w:rsidRPr="008333EC">
        <w:rPr>
          <w:rFonts w:asciiTheme="majorHAnsi" w:hAnsiTheme="majorHAnsi"/>
        </w:rPr>
        <w:t>Ignacio Javier Fernandez</w:t>
      </w:r>
      <w:r w:rsidR="001B63F5" w:rsidRPr="008333EC">
        <w:rPr>
          <w:rFonts w:asciiTheme="majorHAnsi" w:hAnsiTheme="majorHAnsi"/>
        </w:rPr>
        <w:tab/>
      </w:r>
      <w:r w:rsidR="006873AF" w:rsidRPr="008333EC">
        <w:rPr>
          <w:rFonts w:asciiTheme="majorHAnsi" w:hAnsiTheme="majorHAnsi"/>
        </w:rPr>
        <w:t>(</w:t>
      </w:r>
      <w:hyperlink r:id="rId10" w:history="1">
        <w:r w:rsidR="006873AF" w:rsidRPr="008333EC">
          <w:rPr>
            <w:rStyle w:val="Hyperlink"/>
            <w:rFonts w:asciiTheme="majorHAnsi" w:hAnsiTheme="majorHAnsi"/>
            <w:color w:val="auto"/>
            <w:u w:val="none"/>
          </w:rPr>
          <w:t>Ignacio.fernandez@aosp.bo.it</w:t>
        </w:r>
      </w:hyperlink>
      <w:r w:rsidR="006873AF" w:rsidRPr="008333EC">
        <w:rPr>
          <w:rFonts w:asciiTheme="majorHAnsi" w:hAnsiTheme="majorHAnsi"/>
        </w:rPr>
        <w:t>)</w:t>
      </w:r>
    </w:p>
    <w:p w14:paraId="4479B596" w14:textId="5734FFC8" w:rsidR="00955867" w:rsidRPr="008333EC" w:rsidRDefault="00955867" w:rsidP="00443C15">
      <w:pPr>
        <w:rPr>
          <w:rFonts w:asciiTheme="majorHAnsi" w:hAnsiTheme="majorHAnsi"/>
        </w:rPr>
      </w:pPr>
      <w:r w:rsidRPr="008333EC">
        <w:rPr>
          <w:rFonts w:asciiTheme="majorHAnsi" w:hAnsiTheme="majorHAnsi"/>
        </w:rPr>
        <w:t>Livio Presutti</w:t>
      </w:r>
      <w:r w:rsidR="001B63F5" w:rsidRPr="008333EC">
        <w:rPr>
          <w:rFonts w:asciiTheme="majorHAnsi" w:hAnsiTheme="majorHAnsi"/>
        </w:rPr>
        <w:tab/>
      </w:r>
      <w:r w:rsidR="001B63F5" w:rsidRPr="008333EC">
        <w:rPr>
          <w:rFonts w:asciiTheme="majorHAnsi" w:hAnsiTheme="majorHAnsi"/>
        </w:rPr>
        <w:tab/>
      </w:r>
      <w:r w:rsidR="001B63F5" w:rsidRPr="008333EC">
        <w:rPr>
          <w:rFonts w:asciiTheme="majorHAnsi" w:hAnsiTheme="majorHAnsi"/>
        </w:rPr>
        <w:tab/>
      </w:r>
      <w:r w:rsidR="006873AF" w:rsidRPr="008333EC">
        <w:rPr>
          <w:rFonts w:asciiTheme="majorHAnsi" w:hAnsiTheme="majorHAnsi"/>
        </w:rPr>
        <w:t>(</w:t>
      </w:r>
      <w:hyperlink r:id="rId11" w:history="1">
        <w:r w:rsidRPr="008333EC">
          <w:rPr>
            <w:rStyle w:val="Hyperlink"/>
            <w:rFonts w:asciiTheme="majorHAnsi" w:hAnsiTheme="majorHAnsi"/>
            <w:color w:val="auto"/>
            <w:u w:val="none"/>
          </w:rPr>
          <w:t>livio.presutti@unibo.it</w:t>
        </w:r>
      </w:hyperlink>
      <w:r w:rsidR="006873AF" w:rsidRPr="008333EC">
        <w:rPr>
          <w:rStyle w:val="Hyperlink"/>
          <w:rFonts w:asciiTheme="majorHAnsi" w:hAnsiTheme="majorHAnsi"/>
          <w:color w:val="auto"/>
          <w:u w:val="none"/>
        </w:rPr>
        <w:t>)</w:t>
      </w:r>
    </w:p>
    <w:p w14:paraId="07230AC0" w14:textId="14773D3E" w:rsidR="00955867" w:rsidRPr="008333EC" w:rsidRDefault="009E7607" w:rsidP="00443C15">
      <w:pPr>
        <w:pStyle w:val="NormalWeb"/>
        <w:spacing w:before="0" w:beforeAutospacing="0" w:after="0" w:afterAutospacing="0"/>
        <w:rPr>
          <w:rFonts w:asciiTheme="majorHAnsi" w:hAnsiTheme="majorHAnsi" w:cstheme="minorHAnsi"/>
          <w:b/>
          <w:bCs/>
          <w:color w:val="auto"/>
        </w:rPr>
      </w:pPr>
      <w:r w:rsidRPr="008333EC">
        <w:rPr>
          <w:rFonts w:asciiTheme="majorHAnsi" w:hAnsiTheme="majorHAnsi"/>
        </w:rPr>
        <w:t>Giulia Molinari</w:t>
      </w:r>
      <w:r w:rsidRPr="008333EC">
        <w:rPr>
          <w:rFonts w:asciiTheme="majorHAnsi" w:hAnsiTheme="majorHAnsi"/>
        </w:rPr>
        <w:tab/>
      </w:r>
      <w:r w:rsidRPr="008333EC">
        <w:rPr>
          <w:rFonts w:asciiTheme="majorHAnsi" w:hAnsiTheme="majorHAnsi"/>
        </w:rPr>
        <w:tab/>
      </w:r>
      <w:r w:rsidRPr="008333EC">
        <w:rPr>
          <w:rFonts w:asciiTheme="majorHAnsi" w:hAnsiTheme="majorHAnsi"/>
        </w:rPr>
        <w:tab/>
        <w:t>(</w:t>
      </w:r>
      <w:hyperlink r:id="rId12" w:history="1">
        <w:r w:rsidRPr="008333EC">
          <w:rPr>
            <w:rStyle w:val="Hyperlink"/>
            <w:rFonts w:asciiTheme="majorHAnsi" w:hAnsiTheme="majorHAnsi"/>
            <w:color w:val="auto"/>
            <w:u w:val="none"/>
          </w:rPr>
          <w:t>giulia.molinari8@unibo.it</w:t>
        </w:r>
      </w:hyperlink>
      <w:r w:rsidRPr="008333EC">
        <w:rPr>
          <w:rFonts w:asciiTheme="majorHAnsi" w:hAnsiTheme="majorHAnsi"/>
        </w:rPr>
        <w:t>)</w:t>
      </w:r>
    </w:p>
    <w:p w14:paraId="1ECD78F5" w14:textId="77777777" w:rsidR="009E7607" w:rsidRPr="00C070D4" w:rsidRDefault="009E7607" w:rsidP="00443C15">
      <w:pPr>
        <w:pStyle w:val="NormalWeb"/>
        <w:spacing w:before="0" w:beforeAutospacing="0" w:after="0" w:afterAutospacing="0"/>
        <w:rPr>
          <w:rFonts w:asciiTheme="majorHAnsi" w:hAnsiTheme="majorHAnsi" w:cstheme="minorHAnsi"/>
          <w:b/>
          <w:bCs/>
          <w:color w:val="auto"/>
        </w:rPr>
      </w:pPr>
    </w:p>
    <w:p w14:paraId="63A74179" w14:textId="643D5F6E" w:rsidR="006873AF" w:rsidRPr="00C070D4" w:rsidRDefault="00955867" w:rsidP="00443C15">
      <w:pPr>
        <w:pStyle w:val="NormalWeb"/>
        <w:spacing w:before="0" w:beforeAutospacing="0" w:after="0" w:afterAutospacing="0"/>
        <w:rPr>
          <w:rFonts w:asciiTheme="majorHAnsi" w:hAnsiTheme="majorHAnsi" w:cstheme="minorHAnsi"/>
          <w:color w:val="auto"/>
        </w:rPr>
      </w:pPr>
      <w:r w:rsidRPr="00C070D4">
        <w:rPr>
          <w:rFonts w:asciiTheme="majorHAnsi" w:hAnsiTheme="majorHAnsi" w:cstheme="minorHAnsi"/>
          <w:b/>
          <w:bCs/>
          <w:color w:val="auto"/>
        </w:rPr>
        <w:t>KEYWORDS</w:t>
      </w:r>
      <w:bookmarkEnd w:id="0"/>
      <w:r w:rsidRPr="00C070D4">
        <w:rPr>
          <w:rFonts w:asciiTheme="majorHAnsi" w:hAnsiTheme="majorHAnsi" w:cstheme="minorHAnsi"/>
          <w:b/>
          <w:bCs/>
          <w:color w:val="auto"/>
        </w:rPr>
        <w:t>:</w:t>
      </w:r>
    </w:p>
    <w:p w14:paraId="3268604E" w14:textId="2182FA25" w:rsidR="006873AF" w:rsidRPr="00C070D4" w:rsidRDefault="00955867" w:rsidP="006873AF">
      <w:pPr>
        <w:pStyle w:val="NormalWeb"/>
        <w:spacing w:before="0" w:beforeAutospacing="0" w:after="0" w:afterAutospacing="0"/>
        <w:rPr>
          <w:rFonts w:asciiTheme="majorHAnsi" w:hAnsiTheme="majorHAnsi" w:cstheme="minorHAnsi"/>
          <w:iCs/>
          <w:color w:val="auto"/>
        </w:rPr>
      </w:pPr>
      <w:r w:rsidRPr="00C070D4">
        <w:rPr>
          <w:rFonts w:asciiTheme="majorHAnsi" w:hAnsiTheme="majorHAnsi" w:cstheme="minorHAnsi"/>
          <w:iCs/>
          <w:color w:val="auto"/>
        </w:rPr>
        <w:t>stapes; endoscopic ear surgery; endoscopic stapes surgery; stapedotomy; otosclerosis; otology; endoscopic view; surgical setting; transcanal</w:t>
      </w:r>
    </w:p>
    <w:p w14:paraId="419B471E" w14:textId="77777777" w:rsidR="006873AF" w:rsidRPr="00C070D4" w:rsidRDefault="006873AF" w:rsidP="006873AF">
      <w:pPr>
        <w:pStyle w:val="NormalWeb"/>
        <w:spacing w:before="0" w:beforeAutospacing="0" w:after="0" w:afterAutospacing="0"/>
        <w:rPr>
          <w:rFonts w:asciiTheme="majorHAnsi" w:hAnsiTheme="majorHAnsi" w:cstheme="minorHAnsi"/>
          <w:iCs/>
          <w:color w:val="auto"/>
        </w:rPr>
      </w:pPr>
    </w:p>
    <w:p w14:paraId="7E153B67" w14:textId="2E63B173" w:rsidR="003F1A19" w:rsidRPr="00C070D4" w:rsidRDefault="00551D82" w:rsidP="006873AF">
      <w:pPr>
        <w:pStyle w:val="NormalWeb"/>
        <w:spacing w:before="0" w:beforeAutospacing="0" w:after="0" w:afterAutospacing="0"/>
        <w:rPr>
          <w:rFonts w:asciiTheme="majorHAnsi" w:hAnsiTheme="majorHAnsi" w:cstheme="minorHAnsi"/>
          <w:iCs/>
          <w:color w:val="auto"/>
        </w:rPr>
      </w:pPr>
      <w:r w:rsidRPr="00C070D4">
        <w:rPr>
          <w:b/>
          <w:color w:val="auto"/>
        </w:rPr>
        <w:t>SUMMARY</w:t>
      </w:r>
      <w:r w:rsidR="003F1A19" w:rsidRPr="00C070D4">
        <w:rPr>
          <w:b/>
          <w:color w:val="auto"/>
        </w:rPr>
        <w:t>:</w:t>
      </w:r>
    </w:p>
    <w:p w14:paraId="362C23B9" w14:textId="4BC7E5E6" w:rsidR="008C46B8" w:rsidRPr="00C070D4" w:rsidRDefault="008C46B8" w:rsidP="00443C15">
      <w:r w:rsidRPr="00C070D4">
        <w:t xml:space="preserve">The aim of this </w:t>
      </w:r>
      <w:r w:rsidR="00B201AB" w:rsidRPr="00C070D4">
        <w:t>article</w:t>
      </w:r>
      <w:r w:rsidRPr="00C070D4">
        <w:t xml:space="preserve"> is to </w:t>
      </w:r>
      <w:r w:rsidR="006873AF" w:rsidRPr="00C070D4">
        <w:t xml:space="preserve">provide a step-by-step method for </w:t>
      </w:r>
      <w:r w:rsidRPr="00C070D4">
        <w:rPr>
          <w:bCs/>
        </w:rPr>
        <w:t>endoscopic stapes surgery</w:t>
      </w:r>
      <w:r w:rsidRPr="00C070D4">
        <w:t xml:space="preserve"> from operating room setting and patient positioning to post-operative care.</w:t>
      </w:r>
      <w:r w:rsidR="006873AF" w:rsidRPr="00C070D4">
        <w:t xml:space="preserve"> </w:t>
      </w:r>
      <w:r w:rsidR="003F1A19" w:rsidRPr="00C070D4">
        <w:t xml:space="preserve">This </w:t>
      </w:r>
      <w:r w:rsidR="00B201AB" w:rsidRPr="00C070D4">
        <w:t>work</w:t>
      </w:r>
      <w:r w:rsidR="003F1A19" w:rsidRPr="00C070D4">
        <w:t xml:space="preserve"> would represent a guide for any otologic surgeon who is willing to treat otosclerosis with endoscopic transcanal technique.</w:t>
      </w:r>
    </w:p>
    <w:p w14:paraId="254E30F8" w14:textId="77777777" w:rsidR="00B201AB" w:rsidRPr="00C070D4" w:rsidRDefault="00B201AB" w:rsidP="00443C15">
      <w:pPr>
        <w:rPr>
          <w:b/>
        </w:rPr>
      </w:pPr>
    </w:p>
    <w:p w14:paraId="2DF8E628" w14:textId="38C32898" w:rsidR="006E4797" w:rsidRPr="00C070D4" w:rsidRDefault="00551D82" w:rsidP="00443C15">
      <w:r w:rsidRPr="00C070D4">
        <w:rPr>
          <w:b/>
        </w:rPr>
        <w:t>ABSTRACT:</w:t>
      </w:r>
    </w:p>
    <w:p w14:paraId="51348E96" w14:textId="4A3F6602" w:rsidR="00F22C24" w:rsidRPr="00C070D4" w:rsidRDefault="00F22C24" w:rsidP="00443C15">
      <w:pPr>
        <w:rPr>
          <w:bCs/>
        </w:rPr>
      </w:pPr>
      <w:r w:rsidRPr="00C070D4">
        <w:rPr>
          <w:bCs/>
        </w:rPr>
        <w:t xml:space="preserve">In recent years there has been an increasing trend in the use of the </w:t>
      </w:r>
      <w:r w:rsidR="000B4E04" w:rsidRPr="00C070D4">
        <w:rPr>
          <w:bCs/>
        </w:rPr>
        <w:t>endoscope</w:t>
      </w:r>
      <w:r w:rsidR="00374EC7" w:rsidRPr="00C070D4">
        <w:rPr>
          <w:bCs/>
        </w:rPr>
        <w:t xml:space="preserve"> </w:t>
      </w:r>
      <w:r w:rsidR="000B4E04" w:rsidRPr="00C070D4">
        <w:t>to treat a variety of middle ear pathologies, including otosclerosis</w:t>
      </w:r>
      <w:r w:rsidR="00513E47" w:rsidRPr="00C070D4">
        <w:t>.</w:t>
      </w:r>
      <w:r w:rsidR="0044018B" w:rsidRPr="00C070D4">
        <w:t xml:space="preserve"> </w:t>
      </w:r>
      <w:r w:rsidR="002E01C3" w:rsidRPr="00C070D4">
        <w:rPr>
          <w:bCs/>
        </w:rPr>
        <w:t xml:space="preserve">Several studies comparing traditional microscopic and endoscopic stapes surgery have reported similar hearing results and </w:t>
      </w:r>
      <w:r w:rsidR="000B4E04" w:rsidRPr="00C070D4">
        <w:rPr>
          <w:bCs/>
        </w:rPr>
        <w:t xml:space="preserve">an </w:t>
      </w:r>
      <w:r w:rsidR="002E01C3" w:rsidRPr="00C070D4">
        <w:rPr>
          <w:bCs/>
        </w:rPr>
        <w:t xml:space="preserve">overall low rate of complications. </w:t>
      </w:r>
      <w:r w:rsidR="00A36F95" w:rsidRPr="00C070D4">
        <w:rPr>
          <w:bCs/>
        </w:rPr>
        <w:t xml:space="preserve">The endoscope has </w:t>
      </w:r>
      <w:r w:rsidR="008B00F8" w:rsidRPr="00C070D4">
        <w:rPr>
          <w:bCs/>
        </w:rPr>
        <w:t>unraveled</w:t>
      </w:r>
      <w:r w:rsidR="00A36F95" w:rsidRPr="00C070D4">
        <w:rPr>
          <w:bCs/>
        </w:rPr>
        <w:t xml:space="preserve"> its </w:t>
      </w:r>
      <w:r w:rsidR="00374EC7" w:rsidRPr="00C070D4">
        <w:rPr>
          <w:bCs/>
        </w:rPr>
        <w:t xml:space="preserve">full </w:t>
      </w:r>
      <w:r w:rsidR="00A36F95" w:rsidRPr="00C070D4">
        <w:rPr>
          <w:bCs/>
        </w:rPr>
        <w:t xml:space="preserve">potential </w:t>
      </w:r>
      <w:r w:rsidRPr="00C070D4">
        <w:rPr>
          <w:bCs/>
        </w:rPr>
        <w:t xml:space="preserve">in </w:t>
      </w:r>
      <w:r w:rsidR="001B60F8" w:rsidRPr="00C070D4">
        <w:rPr>
          <w:bCs/>
        </w:rPr>
        <w:t>demanding settings</w:t>
      </w:r>
      <w:r w:rsidR="002C0FCC" w:rsidRPr="00C070D4">
        <w:rPr>
          <w:bCs/>
        </w:rPr>
        <w:t xml:space="preserve"> of stapes surgery</w:t>
      </w:r>
      <w:r w:rsidR="00374EC7" w:rsidRPr="00C070D4">
        <w:rPr>
          <w:bCs/>
        </w:rPr>
        <w:t xml:space="preserve">, such </w:t>
      </w:r>
      <w:r w:rsidR="001B60F8" w:rsidRPr="00C070D4">
        <w:rPr>
          <w:bCs/>
        </w:rPr>
        <w:t xml:space="preserve">as </w:t>
      </w:r>
      <w:r w:rsidR="00D66BC8" w:rsidRPr="00C070D4">
        <w:rPr>
          <w:bCs/>
        </w:rPr>
        <w:t>unfavorable</w:t>
      </w:r>
      <w:r w:rsidRPr="00C070D4">
        <w:rPr>
          <w:bCs/>
        </w:rPr>
        <w:t xml:space="preserve"> anatomy </w:t>
      </w:r>
      <w:r w:rsidR="000B4E04" w:rsidRPr="00C070D4">
        <w:rPr>
          <w:bCs/>
        </w:rPr>
        <w:t xml:space="preserve">of the oval window niche </w:t>
      </w:r>
      <w:r w:rsidRPr="00C070D4">
        <w:rPr>
          <w:bCs/>
        </w:rPr>
        <w:t xml:space="preserve">or revision </w:t>
      </w:r>
      <w:r w:rsidR="00A36F95" w:rsidRPr="00C070D4">
        <w:rPr>
          <w:bCs/>
        </w:rPr>
        <w:t>cases</w:t>
      </w:r>
      <w:r w:rsidR="001B60F8" w:rsidRPr="00C070D4">
        <w:rPr>
          <w:bCs/>
        </w:rPr>
        <w:t xml:space="preserve">. </w:t>
      </w:r>
      <w:r w:rsidR="001B60F8" w:rsidRPr="00C070D4">
        <w:t xml:space="preserve">Reduced manipulation of the chorda tympani and low rate of post-operative dysgeusia are further benefits </w:t>
      </w:r>
      <w:r w:rsidR="00513E47" w:rsidRPr="00C070D4">
        <w:t>to mention for</w:t>
      </w:r>
      <w:r w:rsidR="001B60F8" w:rsidRPr="00C070D4">
        <w:t xml:space="preserve"> </w:t>
      </w:r>
      <w:r w:rsidR="00374EC7" w:rsidRPr="00C070D4">
        <w:t>endoscopic stapes surgery.</w:t>
      </w:r>
    </w:p>
    <w:p w14:paraId="3A30B955" w14:textId="77777777" w:rsidR="00443C15" w:rsidRPr="00C070D4" w:rsidRDefault="00443C15" w:rsidP="00443C15">
      <w:pPr>
        <w:rPr>
          <w:bCs/>
        </w:rPr>
      </w:pPr>
    </w:p>
    <w:p w14:paraId="6FD99BD0" w14:textId="10678A52" w:rsidR="002E01C3" w:rsidRPr="00C070D4" w:rsidRDefault="002E01C3" w:rsidP="00443C15">
      <w:pPr>
        <w:rPr>
          <w:bCs/>
        </w:rPr>
      </w:pPr>
      <w:r w:rsidRPr="00C070D4">
        <w:rPr>
          <w:bCs/>
        </w:rPr>
        <w:t xml:space="preserve">Being </w:t>
      </w:r>
      <w:r w:rsidR="00CC200C">
        <w:rPr>
          <w:bCs/>
        </w:rPr>
        <w:t xml:space="preserve">a </w:t>
      </w:r>
      <w:r w:rsidRPr="00C070D4">
        <w:rPr>
          <w:bCs/>
        </w:rPr>
        <w:t>one-handed t</w:t>
      </w:r>
      <w:r w:rsidR="001B60F8" w:rsidRPr="00C070D4">
        <w:rPr>
          <w:bCs/>
        </w:rPr>
        <w:t xml:space="preserve">echnique, management of bleeding, </w:t>
      </w:r>
      <w:r w:rsidRPr="00C070D4">
        <w:rPr>
          <w:bCs/>
        </w:rPr>
        <w:t>positioning</w:t>
      </w:r>
      <w:r w:rsidR="0044018B" w:rsidRPr="00C070D4">
        <w:rPr>
          <w:bCs/>
        </w:rPr>
        <w:t>,</w:t>
      </w:r>
      <w:r w:rsidRPr="00C070D4">
        <w:rPr>
          <w:bCs/>
        </w:rPr>
        <w:t xml:space="preserve"> and crimping of the prosthesis may be challenging for novice endoscopic surgeons</w:t>
      </w:r>
      <w:r w:rsidR="00513E47" w:rsidRPr="00C070D4">
        <w:rPr>
          <w:bCs/>
        </w:rPr>
        <w:t xml:space="preserve">, so </w:t>
      </w:r>
      <w:r w:rsidR="000B4E04" w:rsidRPr="00C070D4">
        <w:rPr>
          <w:bCs/>
        </w:rPr>
        <w:t>some training in endoscopic ear surgery is recommended before performing endoscopic stapedotomy</w:t>
      </w:r>
      <w:r w:rsidRPr="00C070D4">
        <w:rPr>
          <w:bCs/>
        </w:rPr>
        <w:t xml:space="preserve">. </w:t>
      </w:r>
      <w:r w:rsidR="000B4E04" w:rsidRPr="00C070D4">
        <w:rPr>
          <w:bCs/>
        </w:rPr>
        <w:t xml:space="preserve">The problem of sharing the surgical field between the endoscope and the operating instruments could be easily overcome if proper instruments positioning is understood. One-handed bleeding control in the </w:t>
      </w:r>
      <w:r w:rsidR="000B4E04" w:rsidRPr="00C070D4">
        <w:rPr>
          <w:bCs/>
        </w:rPr>
        <w:lastRenderedPageBreak/>
        <w:t>narrow space of the ear canal may represent an issue during the elevation of the tympano-meatal flap, possibly discouraging the surgeon since the preliminary steps of surgery.</w:t>
      </w:r>
      <w:r w:rsidR="00513E47" w:rsidRPr="00C070D4">
        <w:rPr>
          <w:bCs/>
        </w:rPr>
        <w:t xml:space="preserve"> </w:t>
      </w:r>
      <w:r w:rsidR="000659C2" w:rsidRPr="00C070D4">
        <w:rPr>
          <w:bCs/>
        </w:rPr>
        <w:t>Following a</w:t>
      </w:r>
      <w:r w:rsidR="00D65C7B" w:rsidRPr="00C070D4">
        <w:rPr>
          <w:bCs/>
        </w:rPr>
        <w:t>ppropriate technique</w:t>
      </w:r>
      <w:r w:rsidR="004B2F0B" w:rsidRPr="00C070D4">
        <w:rPr>
          <w:bCs/>
        </w:rPr>
        <w:t xml:space="preserve"> </w:t>
      </w:r>
      <w:r w:rsidR="000659C2" w:rsidRPr="00C070D4">
        <w:rPr>
          <w:bCs/>
        </w:rPr>
        <w:t>to</w:t>
      </w:r>
      <w:r w:rsidR="004B2F0B" w:rsidRPr="00C070D4">
        <w:rPr>
          <w:bCs/>
        </w:rPr>
        <w:t xml:space="preserve"> rais</w:t>
      </w:r>
      <w:r w:rsidR="000659C2" w:rsidRPr="00C070D4">
        <w:rPr>
          <w:bCs/>
        </w:rPr>
        <w:t>e</w:t>
      </w:r>
      <w:r w:rsidR="004B2F0B" w:rsidRPr="00C070D4">
        <w:rPr>
          <w:bCs/>
        </w:rPr>
        <w:t xml:space="preserve"> the flap and the collaboration with the anesthesiology team in keeping the blood pressure low guarantee</w:t>
      </w:r>
      <w:r w:rsidR="00513E47" w:rsidRPr="00C070D4">
        <w:rPr>
          <w:bCs/>
        </w:rPr>
        <w:t xml:space="preserve"> an adequate bleed</w:t>
      </w:r>
      <w:r w:rsidR="002C0FCC" w:rsidRPr="00C070D4">
        <w:rPr>
          <w:bCs/>
        </w:rPr>
        <w:t>ing control in most cases.</w:t>
      </w:r>
    </w:p>
    <w:p w14:paraId="49EE2C56" w14:textId="77777777" w:rsidR="00443C15" w:rsidRPr="00C070D4" w:rsidRDefault="00443C15" w:rsidP="00443C15">
      <w:pPr>
        <w:rPr>
          <w:bCs/>
        </w:rPr>
      </w:pPr>
    </w:p>
    <w:p w14:paraId="00576770" w14:textId="18B3EF40" w:rsidR="00374EC7" w:rsidRPr="00C070D4" w:rsidRDefault="00F22C24" w:rsidP="00443C15">
      <w:r w:rsidRPr="00C070D4">
        <w:rPr>
          <w:bCs/>
        </w:rPr>
        <w:t xml:space="preserve">The aim of this </w:t>
      </w:r>
      <w:r w:rsidR="001D387D" w:rsidRPr="00C070D4">
        <w:rPr>
          <w:bCs/>
        </w:rPr>
        <w:t>article</w:t>
      </w:r>
      <w:r w:rsidRPr="00C070D4">
        <w:rPr>
          <w:bCs/>
        </w:rPr>
        <w:t xml:space="preserve"> is to </w:t>
      </w:r>
      <w:r w:rsidR="002E01C3" w:rsidRPr="00C070D4">
        <w:rPr>
          <w:bCs/>
        </w:rPr>
        <w:t xml:space="preserve">describe </w:t>
      </w:r>
      <w:r w:rsidR="00171F6D" w:rsidRPr="00C070D4">
        <w:t xml:space="preserve">the entire surgical procedure of a transcanal exclusive endoscopic stapedotomy, from operating room set up and patient positioning to post-operative care. </w:t>
      </w:r>
      <w:r w:rsidR="006B5AD3" w:rsidRPr="00C070D4">
        <w:t xml:space="preserve">A step-by-step description of the surgical maneuvers </w:t>
      </w:r>
      <w:r w:rsidR="00513E47" w:rsidRPr="00C070D4">
        <w:t xml:space="preserve">with technical hints </w:t>
      </w:r>
      <w:r w:rsidR="006B5AD3" w:rsidRPr="00C070D4">
        <w:t>is reported, to guide t</w:t>
      </w:r>
      <w:r w:rsidR="00513E47" w:rsidRPr="00C070D4">
        <w:t>h</w:t>
      </w:r>
      <w:r w:rsidR="002C0FCC" w:rsidRPr="00C070D4">
        <w:t>e surgeon across the procedure and allow any ear surgeon to perform stapes surgery endoscopically.</w:t>
      </w:r>
    </w:p>
    <w:p w14:paraId="7BCB0C9A" w14:textId="3536FF80" w:rsidR="00B201AB" w:rsidRPr="00C070D4" w:rsidRDefault="00B201AB" w:rsidP="00443C15"/>
    <w:p w14:paraId="48BA6B0A" w14:textId="31F9302D" w:rsidR="006E4797" w:rsidRPr="00C070D4" w:rsidRDefault="00551D82" w:rsidP="00443C15">
      <w:r w:rsidRPr="00C070D4">
        <w:rPr>
          <w:b/>
        </w:rPr>
        <w:t>INTRODUCTION:</w:t>
      </w:r>
    </w:p>
    <w:p w14:paraId="27D11FDA" w14:textId="5F182843" w:rsidR="0035543F" w:rsidRPr="00C070D4" w:rsidRDefault="006B5AD3" w:rsidP="00443C15">
      <w:r w:rsidRPr="00C070D4">
        <w:t xml:space="preserve">The use of the endoscope in ear surgery has gradually </w:t>
      </w:r>
      <w:r w:rsidR="00426E5C" w:rsidRPr="00C070D4">
        <w:t xml:space="preserve">increased </w:t>
      </w:r>
      <w:r w:rsidRPr="00C070D4">
        <w:t>since its first application in the 1990s, to treat a variety of middle ear pathologies, including otosclerosis</w:t>
      </w:r>
      <w:r w:rsidR="00DC1E47" w:rsidRPr="00C070D4">
        <w:fldChar w:fldCharType="begin" w:fldLock="1"/>
      </w:r>
      <w:r w:rsidR="00B603C4" w:rsidRPr="00C070D4">
        <w:instrText>ADDIN CSL_CITATION {"citationItems":[{"id":"ITEM-1","itemData":{"DOI":"10.1097/MAO.0000000000002353","ISBN":"0000000000","ISSN":"15374505","abstract":"Objective: This meta-analysis compares the efficacy and safety of endoscopic and microscopic approaches to tympanoplasty and stapes surgery, two common middle ear procedures. Data Sources: A comprehensive electronic search of PubMed/MEDLINE, Scopus, Web of Science, and Cochrane Library was conducted for studies published from the year 1960 through June 2018. Article selection and screening proceeded according to the strategies outlined in the standard Preferred Reporting Items for Systematic Reviews and Meta-analysis statement. Methods: Studies were assessed for quality using the Newcastle-Ottawa Scale and the Jadad scale depending on the presence of randomization. Bias was analyzed using funnel plots. For each outcome measure, a forest plot was generated and a pooled relative risk or risk difference was calculated to assess significance. Results: Twenty-one studies met the inclusion criteria, 16 tympanoplasty (1,323 ears) and 5 stapes surgery (283 ears). The nonrandomized studies scored moderately well but the randomized studies were of low quality with respect to the Newcastle-Ottawa Scale and the Jadad Scale, respectively. With respect to tympanoplasty, statistical analysis demonstrated that the endoscopic approach had significantly lower canalplasty rates, better cosmetic outcomes, and shorter operative times. Furthermore, endoscopic compared to microscopic methods were similar in terms of audiological outcome, graft success rate, and complication rate. Among stapes surgeries, the endoscopic approach demonstrated a significantly decreased incidence of postoperative pain and chorda tympani injury but was similar to the microscopic approach with respect to audiological outcome, postoperative dizziness, and operative time. Conclusions: Though the merits of endoscopic techniques are becoming more well known, there are still concerns regarding their efficacy and safety. An analysis of the current literature suggests that audiological, functional, and safety outcomes are similar, if not superior, for the endoscopic approach to both tympanoplasty and stapes surgery compared to the microscopic approach. With respect to tympanoplasty, patients undergoing the endoscopic approach had lower canalplasty rates, better cosmetic outcomes, and shorter operative times. Among stapes surgeries, patients in the endoscopic group had a lower incidence of postoperative pain and injury to the chorda tympani. This meta-analysis of the current evidence supports the use of end…","author":[{"dropping-particle":"","family":"Manna","given":"Sayan","non-dropping-particle":"","parse-names":false,"suffix":""},{"dropping-particle":"","family":"Kaul","given":"Vivian F.","non-dropping-particle":"","parse-names":false,"suffix":""},{"dropping-particle":"","family":"Gray","given":"Mingyang L.","non-dropping-particle":"","parse-names":false,"suffix":""},{"dropping-particle":"","family":"Wanna","given":"George B.","non-dropping-particle":"","parse-names":false,"suffix":""}],"container-title":"Otology and Neurotology","id":"ITEM-1","issue":"8","issued":{"date-parts":[["2019"]]},"page":"983-993","title":"Endoscopic versus microscopic middle ear surgery: A meta-analysis of outcomes following tympanoplasty and stapes surgery","type":"article-journal","volume":"40"},"uris":["http://www.mendeley.com/documents/?uuid=473825b5-51a0-475e-9022-06dc23092e3e"]}],"mendeley":{"formattedCitation":"&lt;sup&gt;1&lt;/sup&gt;","plainTextFormattedCitation":"1","previouslyFormattedCitation":"&lt;sup&gt;1&lt;/sup&gt;"},"properties":{"noteIndex":0},"schema":"https://github.com/citation-style-language/schema/raw/master/csl-citation.json"}</w:instrText>
      </w:r>
      <w:r w:rsidR="00DC1E47" w:rsidRPr="00C070D4">
        <w:fldChar w:fldCharType="separate"/>
      </w:r>
      <w:r w:rsidR="0003343E" w:rsidRPr="00C070D4">
        <w:rPr>
          <w:noProof/>
          <w:vertAlign w:val="superscript"/>
        </w:rPr>
        <w:t>1</w:t>
      </w:r>
      <w:r w:rsidR="00DC1E47" w:rsidRPr="00C070D4">
        <w:fldChar w:fldCharType="end"/>
      </w:r>
      <w:r w:rsidR="000659C2" w:rsidRPr="00C070D4">
        <w:t>.</w:t>
      </w:r>
      <w:r w:rsidRPr="00C070D4">
        <w:t xml:space="preserve"> As compar</w:t>
      </w:r>
      <w:r w:rsidR="0035543F" w:rsidRPr="00C070D4">
        <w:t xml:space="preserve">ed to </w:t>
      </w:r>
      <w:r w:rsidR="00EE6DAA" w:rsidRPr="00C070D4">
        <w:t>the microscope</w:t>
      </w:r>
      <w:r w:rsidR="0035543F" w:rsidRPr="00C070D4">
        <w:t xml:space="preserve">, the </w:t>
      </w:r>
      <w:r w:rsidRPr="00C070D4">
        <w:t xml:space="preserve">endoscope guarantees a </w:t>
      </w:r>
      <w:r w:rsidR="0035543F" w:rsidRPr="00C070D4">
        <w:t>wide field of exposure, high ma</w:t>
      </w:r>
      <w:r w:rsidRPr="00C070D4">
        <w:t xml:space="preserve">gnification and resolution </w:t>
      </w:r>
      <w:r w:rsidR="0035543F" w:rsidRPr="00C070D4">
        <w:t>images, reduced bone removal and a significantly improved quality of life</w:t>
      </w:r>
      <w:r w:rsidR="00F70D9F" w:rsidRPr="00C070D4">
        <w:t xml:space="preserve"> after surgery</w:t>
      </w:r>
      <w:r w:rsidR="00DC1E47" w:rsidRPr="00C070D4">
        <w:fldChar w:fldCharType="begin" w:fldLock="1"/>
      </w:r>
      <w:r w:rsidR="00FD101D" w:rsidRPr="00C070D4">
        <w:instrText>ADDIN CSL_CITATION {"citationItems":[{"id":"ITEM-1","itemData":{"DOI":"10.1177/0145561319862216","ISSN":"01455613","abstract":"The study is aimed to assess the scope of endoscopic stapedotomy in overcoming technical challenges faced during conventional stapedotomy using operating microscope. Sixty-four patients with clinical and audiological diagnosis of otosclerosis were randomly assigned into one of the 2 groups—one underwent conventional stapedotomy using operating microscope, while the other group underwent endoscopic stapedotomy, the operating surgeon being the same for both groups, for all cases. The 2 groups were observed in terms of extent of the postero-superior canal bone curettage/drilling, chorda tympani repositioning, visualization of footplate area, surgical time from first incision to ear packing, post-operative morbidity in terms of post-operative pain, vertigo, hearing outcome, and changes in taste sensation. It was observed that irrespective of the width of the external auditory canal, endoscopic approach offered better access to the footplate area requiring lesser bone removal and chorda tympani repositioning. The operating time, post-operative pain, and changes in taste sensation were significantly less in the endoscopic group. However, no difference was noted in terms of the post-operative hearing outcome and incidence of vertigo. Endoscopic stapedotomy has clear advantages in terms of the technicality and accessibility to the working area as well as faster recovery.","author":[{"dropping-particle":"","family":"Das","given":"Arindam","non-dropping-particle":"","parse-names":false,"suffix":""},{"dropping-particle":"","family":"Mitra","given":"Sandipta","non-dropping-particle":"","parse-names":false,"suffix":""},{"dropping-particle":"","family":"Ghosh","given":"Debasish","non-dropping-particle":"","parse-names":false,"suffix":""},{"dropping-particle":"","family":"Sengupta","given":"Arunabha","non-dropping-particle":"","parse-names":false,"suffix":""}],"container-title":"Ear, Nose and Throat Journal","id":"ITEM-1","issued":{"date-parts":[["2019"]]},"page":"1-7","title":"Endoscopic Stapedotomy: Overcoming Limitations of Operating Microscope","type":"article-journal"},"uris":["http://www.mendeley.com/documents/?uuid=40c02339-895f-43e8-8c2f-33dd5b5a008a"]},{"id":"ITEM-2","itemData":{"DOI":"10.1097/MAO.0000000000001933","ISBN":"0000000000","ISSN":"15374505","abstract":"Copyright © 2018 Otology  &amp;  Neurotology, Inc. Unauthorized reproduction of this article is prohibited. Objective: The aim of this study was to examine the premise that endoscopic ear surgery (EES) is associated with a low rate of complications (intraoperative and postoperative). Study Design: Retrospective review at two institutions. Setting: Tertiary referral center. Patients: The study included 825 patients who underwent exclusive EES between 2008 and 2016 at the Otorhinolaryn-gology-Head and Neck Surgery Department of Modena University Hospital, and between 2014 and 2016 at the Otorhinolaryngology-Head and Neck Surgery Department of Verona University Hospital. Interventions: Exclusive endoscopic ear surgery between 2008 and 2016 (tympanoplasties, second look or revision tympanoplasties, myringoplasties, stapedoplasties, canalplasties, ossiculoplasties, and exploratory tympanotomies). All surgical procedures were performed by two experienced surgeons. Main Outcome Measure: For each procedure, intraoperative, and early and delayed postoperative complications were evaluated. Results: The most common ear pathologies for which patients were sent for EES were cholesteatoma (33.6%), chronic otitis media (36.3%) and otosclerosis (26.8%). There was no case of major intraoperative complications such as injury to the dura or vascular structures. We observed minor intraoperative complications in 4.1% of the cases. Only 1.3% of patients experienced early postoperative complications. Delayed complications affected less than 1% of the cohort. Conclusions: Data from this study confirm the safety of the endoscopic technique, with very low complication rates, indicating that EES is a reliable therapeutic option, in particular, for tympanoplasties, myringoplasties, and stapedoplasties, as well as second look procedures. We have reported our experience with EES morbidity so that it can be compared with data from other centers using the same sur gical technique.","author":[{"dropping-particle":"","family":"Marchioni","given":"Daniele","non-dropping-particle":"","parse-names":false,"suffix":""},{"dropping-particle":"","family":"Rubini","given":"Alessia","non-dropping-particle":"","parse-names":false,"suffix":""},{"dropping-particle":"","family":"Gazzini","given":"Luca","non-dropping-particle":"","parse-names":false,"suffix":""},{"dropping-particle":"","family":"Alicandri-Ciufelli","given":"Matteo","non-dropping-particle":"","parse-names":false,"suffix":""},{"dropping-particle":"","family":"Molinari","given":"Giulia","non-dropping-particle":"","parse-names":false,"suffix":""},{"dropping-particle":"","family":"Reale","given":"Marella","non-dropping-particle":"","parse-names":false,"suffix":""},{"dropping-particle":"","family":"Presutti","given":"Livio","non-dropping-particle":"","parse-names":false,"suffix":""}],"container-title":"Otology and Neurotology","id":"ITEM-2","issue":"8","issued":{"date-parts":[["2018"]]},"page":"1012-1017","title":"Complications in endoscopic ear surgery","type":"article-journal","volume":"39"},"uris":["http://www.mendeley.com/documents/?uuid=0bedf52f-2df8-4e19-8ba9-bc03598f8e13"]},{"id":"ITEM-3","itemData":{"DOI":"10.1007/s00405-021-06670-3","ISBN":"0123456789","ISSN":"14344726","abstract":"Purpose: To assess the postoperative quality of life (QoL) of patients operated on for chronic otitis media (COM) and cholesteatoma by endoscopic approach, with respect to disease-specific complaints and psychological distress, using two validated questionnaires: Chronic Ear Survey (CES) and Depression Anxiety Stress Scale-21 (DASS-21). Methods: Eighty-five consecutive patients operated on for cholesteatoma and COM by endoscopic tympanoplasty from March 2018 to February 2020 filled in CES and DASS-21, within one month prior to surgery. A second administration of each questionnaire was performed at the yearly postoperative evaluation. A multivariate analysis using a linear regression model was performed to evaluate the role of the different variables associated with the questionnaires’ subscales and overall scores. Results: A significant improvement was achieved in all CES and DASS-21 subscales after endoscopic tympanoplasty. No patient showed a DASS-21 score compatible with a psychological distress both at the pre- and postoperative assessments. At multivariate analysis, the only significant factors associated with postoperative improvement in CES scores were preoperative DASS-21 “depression” score and months of follow-up. Conclusion: Endoscopic tympanoplasty shows significantly improved QoL as assessed by disease-specific and psycho-emotional questionnaires. A subjective favourable effect of fully endoscopic ear surgery was demonstrated.","author":[{"dropping-particle":"","family":"Lucidi","given":"Daniela","non-dropping-particle":"","parse-names":false,"suffix":""},{"dropping-particle":"","family":"Reale","given":"Marella","non-dropping-particle":"","parse-names":false,"suffix":""},{"dropping-particle":"","family":"Fermi","given":"Matteo","non-dropping-particle":"","parse-names":false,"suffix":""},{"dropping-particle":"","family":"Bassano","given":"Edoardo","non-dropping-particle":"","parse-names":false,"suffix":""},{"dropping-particle":"","family":"Bonali","given":"Marco","non-dropping-particle":"","parse-names":false,"suffix":""},{"dropping-particle":"","family":"Fernandez","given":"Ignacio Javier","non-dropping-particle":"","parse-names":false,"suffix":""},{"dropping-particle":"","family":"Presutti","given":"Livio","non-dropping-particle":"","parse-names":false,"suffix":""},{"dropping-particle":"","family":"Alicandri-Ciufelli","given":"Matteo","non-dropping-particle":"","parse-names":false,"suffix":""}],"container-title":"European Archives of Oto-Rhino-Laryngology","id":"ITEM-3","issue":"0123456789","issued":{"date-parts":[["2021"]]},"publisher":"Springer Berlin Heidelberg","title":"Disease-specific quality of life and psychological distress after endoscopic tympanoplasty","type":"article-journal"},"uris":["http://www.mendeley.com/documents/?uuid=69ca1aca-5dc5-4e29-b03f-ac669fceffa5"]}],"mendeley":{"formattedCitation":"&lt;sup&gt;2–4&lt;/sup&gt;","plainTextFormattedCitation":"2–4","previouslyFormattedCitation":"&lt;sup&gt;2–4&lt;/sup&gt;"},"properties":{"noteIndex":0},"schema":"https://github.com/citation-style-language/schema/raw/master/csl-citation.json"}</w:instrText>
      </w:r>
      <w:r w:rsidR="00DC1E47" w:rsidRPr="00C070D4">
        <w:fldChar w:fldCharType="separate"/>
      </w:r>
      <w:r w:rsidR="00B603C4" w:rsidRPr="00C070D4">
        <w:rPr>
          <w:noProof/>
          <w:vertAlign w:val="superscript"/>
        </w:rPr>
        <w:t>2–4</w:t>
      </w:r>
      <w:r w:rsidR="00DC1E47" w:rsidRPr="00C070D4">
        <w:fldChar w:fldCharType="end"/>
      </w:r>
      <w:r w:rsidR="00CC200C" w:rsidRPr="00C070D4">
        <w:t>.</w:t>
      </w:r>
    </w:p>
    <w:p w14:paraId="78488330" w14:textId="77777777" w:rsidR="00443C15" w:rsidRPr="00C070D4" w:rsidRDefault="00443C15" w:rsidP="00443C15"/>
    <w:p w14:paraId="6B2A0576" w14:textId="74028962" w:rsidR="00AA61DD" w:rsidRPr="00C070D4" w:rsidRDefault="0035543F" w:rsidP="00443C15">
      <w:pPr>
        <w:rPr>
          <w:bCs/>
        </w:rPr>
      </w:pPr>
      <w:r w:rsidRPr="00C070D4">
        <w:t>The use of one hand has been mentioned as a limitation o</w:t>
      </w:r>
      <w:r w:rsidR="00374EC7" w:rsidRPr="00C070D4">
        <w:t>f t</w:t>
      </w:r>
      <w:r w:rsidR="00EE6DAA" w:rsidRPr="00C070D4">
        <w:t>he endoscopic technique</w:t>
      </w:r>
      <w:r w:rsidR="00374EC7" w:rsidRPr="00C070D4">
        <w:t xml:space="preserve">, especially in </w:t>
      </w:r>
      <w:r w:rsidR="007869A6" w:rsidRPr="00C070D4">
        <w:t>functional</w:t>
      </w:r>
      <w:r w:rsidRPr="00C070D4">
        <w:t xml:space="preserve"> procedure</w:t>
      </w:r>
      <w:r w:rsidR="007869A6" w:rsidRPr="00C070D4">
        <w:t>s</w:t>
      </w:r>
      <w:r w:rsidRPr="00C070D4">
        <w:t xml:space="preserve"> </w:t>
      </w:r>
      <w:r w:rsidR="00374EC7" w:rsidRPr="00C070D4">
        <w:t xml:space="preserve">such </w:t>
      </w:r>
      <w:r w:rsidRPr="00C070D4">
        <w:t xml:space="preserve">as </w:t>
      </w:r>
      <w:r w:rsidR="00CC200C">
        <w:t xml:space="preserve">the </w:t>
      </w:r>
      <w:r w:rsidRPr="00C070D4">
        <w:t>stapes surgery</w:t>
      </w:r>
      <w:r w:rsidR="00F35377" w:rsidRPr="00C070D4">
        <w:rPr>
          <w:vertAlign w:val="superscript"/>
        </w:rPr>
        <w:t>5,6</w:t>
      </w:r>
      <w:r w:rsidR="00CC200C" w:rsidRPr="00C070D4">
        <w:t>.</w:t>
      </w:r>
      <w:r w:rsidRPr="00C070D4">
        <w:t xml:space="preserve"> However, a growing number of papers have shown that endoscopic stapes surgery (</w:t>
      </w:r>
      <w:proofErr w:type="spellStart"/>
      <w:r w:rsidRPr="00C070D4">
        <w:t>ES</w:t>
      </w:r>
      <w:r w:rsidR="00CB5693" w:rsidRPr="00C070D4">
        <w:t>t</w:t>
      </w:r>
      <w:r w:rsidRPr="00C070D4">
        <w:t>S</w:t>
      </w:r>
      <w:proofErr w:type="spellEnd"/>
      <w:r w:rsidRPr="00C070D4">
        <w:t>) is feasible, safe</w:t>
      </w:r>
      <w:r w:rsidR="00426E5C" w:rsidRPr="00C070D4">
        <w:t>,</w:t>
      </w:r>
      <w:r w:rsidRPr="00C070D4">
        <w:t xml:space="preserve"> and has </w:t>
      </w:r>
      <w:r w:rsidR="00D66BC8" w:rsidRPr="00C070D4">
        <w:t>favo</w:t>
      </w:r>
      <w:r w:rsidR="004B2F0B" w:rsidRPr="00C070D4">
        <w:t>rable</w:t>
      </w:r>
      <w:r w:rsidRPr="00C070D4">
        <w:t xml:space="preserve"> outcomes</w:t>
      </w:r>
      <w:r w:rsidR="007869A6" w:rsidRPr="00C070D4">
        <w:t xml:space="preserve">, similar to </w:t>
      </w:r>
      <w:r w:rsidR="00426E5C" w:rsidRPr="00C070D4">
        <w:t xml:space="preserve">the </w:t>
      </w:r>
      <w:r w:rsidR="007869A6" w:rsidRPr="00C070D4">
        <w:t>traditional stapedotomy</w:t>
      </w:r>
      <w:r w:rsidR="00F35377" w:rsidRPr="00C070D4">
        <w:rPr>
          <w:vertAlign w:val="superscript"/>
        </w:rPr>
        <w:t>7,8</w:t>
      </w:r>
      <w:r w:rsidR="00CC200C" w:rsidRPr="00C070D4">
        <w:t>.</w:t>
      </w:r>
      <w:r w:rsidRPr="00C070D4">
        <w:t xml:space="preserve"> Moreover, </w:t>
      </w:r>
      <w:r w:rsidR="007869A6" w:rsidRPr="00C070D4">
        <w:rPr>
          <w:bCs/>
        </w:rPr>
        <w:t xml:space="preserve">the endoscope has </w:t>
      </w:r>
      <w:r w:rsidR="008B00F8" w:rsidRPr="00C070D4">
        <w:rPr>
          <w:bCs/>
        </w:rPr>
        <w:t>unrave</w:t>
      </w:r>
      <w:r w:rsidR="004B2F0B" w:rsidRPr="00C070D4">
        <w:rPr>
          <w:bCs/>
        </w:rPr>
        <w:t>led</w:t>
      </w:r>
      <w:r w:rsidR="007869A6" w:rsidRPr="00C070D4">
        <w:rPr>
          <w:bCs/>
        </w:rPr>
        <w:t xml:space="preserve"> its </w:t>
      </w:r>
      <w:r w:rsidR="00CB5693" w:rsidRPr="00C070D4">
        <w:rPr>
          <w:bCs/>
        </w:rPr>
        <w:t xml:space="preserve">full </w:t>
      </w:r>
      <w:r w:rsidR="007869A6" w:rsidRPr="00C070D4">
        <w:rPr>
          <w:bCs/>
        </w:rPr>
        <w:t>potential especially in patients with unfavorable anatomy or in revision cases, representing a valuable tool to support the surgeon in these demanding settings</w:t>
      </w:r>
      <w:r w:rsidR="00F35377" w:rsidRPr="00C070D4">
        <w:rPr>
          <w:bCs/>
          <w:vertAlign w:val="superscript"/>
        </w:rPr>
        <w:t>9,10</w:t>
      </w:r>
      <w:r w:rsidR="00CC200C" w:rsidRPr="00C070D4">
        <w:rPr>
          <w:bCs/>
        </w:rPr>
        <w:t>.</w:t>
      </w:r>
      <w:r w:rsidR="007869A6" w:rsidRPr="00C070D4">
        <w:rPr>
          <w:bCs/>
        </w:rPr>
        <w:t xml:space="preserve"> </w:t>
      </w:r>
      <w:r w:rsidR="007401F4" w:rsidRPr="00C070D4">
        <w:t>Limited</w:t>
      </w:r>
      <w:r w:rsidRPr="00C070D4">
        <w:t xml:space="preserve"> manipulation of the chorda tympani and low rate of post-operative dysgeusia are further benefits of this technique</w:t>
      </w:r>
      <w:r w:rsidR="00F35377" w:rsidRPr="00C070D4">
        <w:rPr>
          <w:vertAlign w:val="superscript"/>
        </w:rPr>
        <w:t>11</w:t>
      </w:r>
      <w:r w:rsidR="00CC200C" w:rsidRPr="00C070D4">
        <w:t>.</w:t>
      </w:r>
    </w:p>
    <w:p w14:paraId="109160F8" w14:textId="77777777" w:rsidR="00443C15" w:rsidRPr="00C070D4" w:rsidRDefault="00443C15" w:rsidP="00443C15">
      <w:pPr>
        <w:rPr>
          <w:bCs/>
        </w:rPr>
      </w:pPr>
    </w:p>
    <w:p w14:paraId="0BCA6EA0" w14:textId="205D5855" w:rsidR="007869A6" w:rsidRPr="00C070D4" w:rsidRDefault="00CB5693" w:rsidP="00443C15">
      <w:pPr>
        <w:rPr>
          <w:bCs/>
        </w:rPr>
      </w:pPr>
      <w:proofErr w:type="spellStart"/>
      <w:r w:rsidRPr="00C070D4">
        <w:rPr>
          <w:bCs/>
        </w:rPr>
        <w:t>EStS</w:t>
      </w:r>
      <w:proofErr w:type="spellEnd"/>
      <w:r w:rsidR="00385224" w:rsidRPr="00C070D4">
        <w:rPr>
          <w:bCs/>
        </w:rPr>
        <w:t xml:space="preserve"> could be challenging for surgeons who do not have much experience in the use of the endoscope. </w:t>
      </w:r>
      <w:r w:rsidR="007869A6" w:rsidRPr="00C070D4">
        <w:rPr>
          <w:bCs/>
        </w:rPr>
        <w:t xml:space="preserve">The problem of sharing the surgical field between the endoscope and the operating instruments could be easily overcome if proper instruments </w:t>
      </w:r>
      <w:r w:rsidR="00DE25E5" w:rsidRPr="00C070D4">
        <w:rPr>
          <w:bCs/>
        </w:rPr>
        <w:t>handling</w:t>
      </w:r>
      <w:r w:rsidR="007869A6" w:rsidRPr="00C070D4">
        <w:rPr>
          <w:bCs/>
        </w:rPr>
        <w:t xml:space="preserve"> is understood. One-handed bleeding control in the narrow space of the </w:t>
      </w:r>
      <w:r w:rsidR="001D4B5A" w:rsidRPr="00C070D4">
        <w:rPr>
          <w:bCs/>
        </w:rPr>
        <w:t xml:space="preserve">external </w:t>
      </w:r>
      <w:r w:rsidR="00A7094C" w:rsidRPr="00C070D4">
        <w:rPr>
          <w:bCs/>
        </w:rPr>
        <w:t>auditory</w:t>
      </w:r>
      <w:r w:rsidR="007869A6" w:rsidRPr="00C070D4">
        <w:rPr>
          <w:bCs/>
        </w:rPr>
        <w:t xml:space="preserve"> canal </w:t>
      </w:r>
      <w:r w:rsidR="001D4B5A" w:rsidRPr="00C070D4">
        <w:rPr>
          <w:bCs/>
        </w:rPr>
        <w:t xml:space="preserve">(EAC) </w:t>
      </w:r>
      <w:r w:rsidR="007869A6" w:rsidRPr="00C070D4">
        <w:rPr>
          <w:bCs/>
        </w:rPr>
        <w:t>and the tympanic cavity could be frustrating fo</w:t>
      </w:r>
      <w:r w:rsidRPr="00C070D4">
        <w:rPr>
          <w:bCs/>
        </w:rPr>
        <w:t>r</w:t>
      </w:r>
      <w:r w:rsidR="007869A6" w:rsidRPr="00C070D4">
        <w:rPr>
          <w:bCs/>
        </w:rPr>
        <w:t xml:space="preserve"> </w:t>
      </w:r>
      <w:r w:rsidR="008B00F8" w:rsidRPr="00C070D4">
        <w:rPr>
          <w:bCs/>
        </w:rPr>
        <w:t>a</w:t>
      </w:r>
      <w:r w:rsidR="007869A6" w:rsidRPr="00C070D4">
        <w:rPr>
          <w:bCs/>
        </w:rPr>
        <w:t xml:space="preserve"> novice surgeon</w:t>
      </w:r>
      <w:r w:rsidR="00F35377" w:rsidRPr="00C070D4">
        <w:rPr>
          <w:bCs/>
          <w:vertAlign w:val="superscript"/>
        </w:rPr>
        <w:t>12,13</w:t>
      </w:r>
      <w:r w:rsidR="00CC200C" w:rsidRPr="00C070D4">
        <w:rPr>
          <w:bCs/>
        </w:rPr>
        <w:t>.</w:t>
      </w:r>
      <w:r w:rsidR="007869A6" w:rsidRPr="00C070D4">
        <w:rPr>
          <w:bCs/>
        </w:rPr>
        <w:t xml:space="preserve"> </w:t>
      </w:r>
      <w:r w:rsidR="00DE25E5" w:rsidRPr="00C070D4">
        <w:rPr>
          <w:bCs/>
        </w:rPr>
        <w:t>Moreover, it is important to properly position the patient and set up the operating room</w:t>
      </w:r>
      <w:r w:rsidR="00171F6D" w:rsidRPr="00C070D4">
        <w:rPr>
          <w:bCs/>
        </w:rPr>
        <w:t xml:space="preserve"> </w:t>
      </w:r>
      <w:proofErr w:type="gramStart"/>
      <w:r w:rsidR="00171F6D" w:rsidRPr="00C070D4">
        <w:rPr>
          <w:bCs/>
        </w:rPr>
        <w:t>in order</w:t>
      </w:r>
      <w:r w:rsidR="00DE25E5" w:rsidRPr="00C070D4">
        <w:rPr>
          <w:bCs/>
        </w:rPr>
        <w:t xml:space="preserve"> to</w:t>
      </w:r>
      <w:proofErr w:type="gramEnd"/>
      <w:r w:rsidR="00DE25E5" w:rsidRPr="00C070D4">
        <w:rPr>
          <w:bCs/>
        </w:rPr>
        <w:t xml:space="preserve"> guarantee a comfortable setting for the surgeon across the entire </w:t>
      </w:r>
      <w:r w:rsidR="00FD101D" w:rsidRPr="00C070D4">
        <w:rPr>
          <w:bCs/>
        </w:rPr>
        <w:t>operation</w:t>
      </w:r>
      <w:r w:rsidR="00DE25E5" w:rsidRPr="00C070D4">
        <w:rPr>
          <w:bCs/>
        </w:rPr>
        <w:t>.</w:t>
      </w:r>
    </w:p>
    <w:p w14:paraId="576DEAE5" w14:textId="77777777" w:rsidR="00443C15" w:rsidRPr="00C070D4" w:rsidRDefault="00443C15" w:rsidP="00443C15">
      <w:pPr>
        <w:rPr>
          <w:bCs/>
        </w:rPr>
      </w:pPr>
    </w:p>
    <w:p w14:paraId="7839CC97" w14:textId="4175950E" w:rsidR="00985998" w:rsidRPr="00C070D4" w:rsidRDefault="00385224" w:rsidP="00443C15">
      <w:r w:rsidRPr="00C070D4">
        <w:rPr>
          <w:bCs/>
        </w:rPr>
        <w:t xml:space="preserve">The aim of </w:t>
      </w:r>
      <w:r w:rsidR="00985998" w:rsidRPr="00C070D4">
        <w:rPr>
          <w:bCs/>
        </w:rPr>
        <w:t>this</w:t>
      </w:r>
      <w:r w:rsidRPr="00C070D4">
        <w:rPr>
          <w:bCs/>
        </w:rPr>
        <w:t xml:space="preserve"> </w:t>
      </w:r>
      <w:r w:rsidR="00B201AB" w:rsidRPr="00C070D4">
        <w:rPr>
          <w:bCs/>
        </w:rPr>
        <w:t>article</w:t>
      </w:r>
      <w:r w:rsidRPr="00C070D4">
        <w:rPr>
          <w:bCs/>
        </w:rPr>
        <w:t xml:space="preserve"> is to show </w:t>
      </w:r>
      <w:r w:rsidRPr="00C070D4">
        <w:t xml:space="preserve">the </w:t>
      </w:r>
      <w:r w:rsidR="00EE6DAA" w:rsidRPr="00C070D4">
        <w:t>surgical</w:t>
      </w:r>
      <w:r w:rsidRPr="00C070D4">
        <w:t xml:space="preserve"> </w:t>
      </w:r>
      <w:r w:rsidR="00EE6DAA" w:rsidRPr="00C070D4">
        <w:t>procedure</w:t>
      </w:r>
      <w:r w:rsidRPr="00C070D4">
        <w:t xml:space="preserve"> of </w:t>
      </w:r>
      <w:r w:rsidR="00EE6DAA" w:rsidRPr="00C070D4">
        <w:t xml:space="preserve">a </w:t>
      </w:r>
      <w:r w:rsidRPr="00C070D4">
        <w:t xml:space="preserve">transcanal exclusive </w:t>
      </w:r>
      <w:r w:rsidR="00EE6DAA" w:rsidRPr="00C070D4">
        <w:t>endoscopic stapedotomy</w:t>
      </w:r>
      <w:r w:rsidRPr="00C070D4">
        <w:t xml:space="preserve">, from operating room </w:t>
      </w:r>
      <w:r w:rsidR="00DE25E5" w:rsidRPr="00C070D4">
        <w:t>set up</w:t>
      </w:r>
      <w:r w:rsidRPr="00C070D4">
        <w:t xml:space="preserve"> and patient positioning to post-operative care. A step-by-step description of the </w:t>
      </w:r>
      <w:r w:rsidR="00FD101D" w:rsidRPr="00C070D4">
        <w:t>procedure</w:t>
      </w:r>
      <w:r w:rsidRPr="00C070D4">
        <w:t xml:space="preserve"> is reported, to allow any ear surgeon to understand and possibly reproduce such intervention.</w:t>
      </w:r>
    </w:p>
    <w:p w14:paraId="48C3B41D" w14:textId="77777777" w:rsidR="00426E5C" w:rsidRPr="00C070D4" w:rsidRDefault="00426E5C" w:rsidP="00443C15"/>
    <w:p w14:paraId="2EBFB1F5" w14:textId="720AD076" w:rsidR="006B5AD3" w:rsidRPr="00C070D4" w:rsidRDefault="00385224" w:rsidP="00443C15">
      <w:r w:rsidRPr="00C070D4">
        <w:t xml:space="preserve">We report </w:t>
      </w:r>
      <w:r w:rsidR="008B00F8" w:rsidRPr="00C070D4">
        <w:t>the</w:t>
      </w:r>
      <w:r w:rsidRPr="00C070D4">
        <w:t xml:space="preserve"> case of a</w:t>
      </w:r>
      <w:r w:rsidR="006B5AD3" w:rsidRPr="00C070D4">
        <w:t xml:space="preserve"> </w:t>
      </w:r>
      <w:r w:rsidR="00CB119C" w:rsidRPr="00C070D4">
        <w:t xml:space="preserve">56-year-old </w:t>
      </w:r>
      <w:r w:rsidR="006B5AD3" w:rsidRPr="00C070D4">
        <w:t>female</w:t>
      </w:r>
      <w:r w:rsidRPr="00C070D4">
        <w:t xml:space="preserve"> who</w:t>
      </w:r>
      <w:r w:rsidR="006B5AD3" w:rsidRPr="00C070D4">
        <w:t xml:space="preserve"> underwent right </w:t>
      </w:r>
      <w:proofErr w:type="spellStart"/>
      <w:r w:rsidR="006B5AD3" w:rsidRPr="00C070D4">
        <w:t>transcanal</w:t>
      </w:r>
      <w:proofErr w:type="spellEnd"/>
      <w:r w:rsidR="006B5AD3" w:rsidRPr="00C070D4">
        <w:t xml:space="preserve"> </w:t>
      </w:r>
      <w:proofErr w:type="spellStart"/>
      <w:r w:rsidR="00CB5693" w:rsidRPr="00C070D4">
        <w:t>EStS</w:t>
      </w:r>
      <w:proofErr w:type="spellEnd"/>
      <w:r w:rsidR="00CB119C" w:rsidRPr="00C070D4">
        <w:t xml:space="preserve"> for bilateral otosclerosis</w:t>
      </w:r>
      <w:r w:rsidR="006B5AD3" w:rsidRPr="00C070D4">
        <w:t xml:space="preserve">. </w:t>
      </w:r>
      <w:r w:rsidRPr="00C070D4">
        <w:t>The patient reported slowly progressi</w:t>
      </w:r>
      <w:r w:rsidR="00426E5C" w:rsidRPr="00C070D4">
        <w:t>ng</w:t>
      </w:r>
      <w:r w:rsidRPr="00C070D4">
        <w:t xml:space="preserve"> and bilateral hearing loss</w:t>
      </w:r>
      <w:r w:rsidR="00CB5693" w:rsidRPr="00C070D4">
        <w:t xml:space="preserve"> (HL)</w:t>
      </w:r>
      <w:r w:rsidRPr="00C070D4">
        <w:t xml:space="preserve">, </w:t>
      </w:r>
      <w:r w:rsidR="00FD101D" w:rsidRPr="00C070D4">
        <w:t>without</w:t>
      </w:r>
      <w:r w:rsidR="00DE25E5" w:rsidRPr="00C070D4">
        <w:t xml:space="preserve"> vertigo </w:t>
      </w:r>
      <w:r w:rsidRPr="00C070D4">
        <w:t xml:space="preserve">or tinnitus. </w:t>
      </w:r>
      <w:r w:rsidR="00682B2F" w:rsidRPr="00C070D4">
        <w:t xml:space="preserve">While the </w:t>
      </w:r>
      <w:r w:rsidR="00F70D9F" w:rsidRPr="00C070D4">
        <w:t xml:space="preserve">right </w:t>
      </w:r>
      <w:r w:rsidR="00682B2F" w:rsidRPr="00C070D4">
        <w:t>oto</w:t>
      </w:r>
      <w:r w:rsidR="00DC1E47" w:rsidRPr="00C070D4">
        <w:t>scopy was normal, t</w:t>
      </w:r>
      <w:r w:rsidRPr="00C070D4">
        <w:t>he a</w:t>
      </w:r>
      <w:r w:rsidR="00171F6D" w:rsidRPr="00C070D4">
        <w:t xml:space="preserve">udiometric test </w:t>
      </w:r>
      <w:r w:rsidR="006B5AD3" w:rsidRPr="00C070D4">
        <w:t xml:space="preserve">demonstrated a </w:t>
      </w:r>
      <w:r w:rsidR="00F70D9F" w:rsidRPr="00C070D4">
        <w:t xml:space="preserve">right </w:t>
      </w:r>
      <w:r w:rsidR="006B5AD3" w:rsidRPr="00C070D4">
        <w:t>moderate</w:t>
      </w:r>
      <w:r w:rsidR="00F70D9F" w:rsidRPr="00C070D4">
        <w:t xml:space="preserve"> </w:t>
      </w:r>
      <w:r w:rsidR="006B3273" w:rsidRPr="00C070D4">
        <w:t>mixed</w:t>
      </w:r>
      <w:r w:rsidR="006B5AD3" w:rsidRPr="00C070D4">
        <w:t xml:space="preserve"> </w:t>
      </w:r>
      <w:r w:rsidR="00CB5693" w:rsidRPr="00C070D4">
        <w:t>HL</w:t>
      </w:r>
      <w:r w:rsidR="00E7460A" w:rsidRPr="00C070D4">
        <w:t xml:space="preserve">, with a </w:t>
      </w:r>
      <w:r w:rsidR="00CB119C" w:rsidRPr="00C070D4">
        <w:t xml:space="preserve">mean preoperative </w:t>
      </w:r>
      <w:r w:rsidR="00CB5693" w:rsidRPr="00C070D4">
        <w:t>bone conduction-pure tone average</w:t>
      </w:r>
      <w:r w:rsidR="00E7460A" w:rsidRPr="00C070D4">
        <w:t xml:space="preserve"> (BC-</w:t>
      </w:r>
      <w:r w:rsidR="00E7460A" w:rsidRPr="00C070D4">
        <w:lastRenderedPageBreak/>
        <w:t xml:space="preserve">PTA) of </w:t>
      </w:r>
      <w:r w:rsidR="00CB119C" w:rsidRPr="00C070D4">
        <w:t>10</w:t>
      </w:r>
      <w:r w:rsidR="00FD101D" w:rsidRPr="00C070D4">
        <w:t xml:space="preserve"> dB</w:t>
      </w:r>
      <w:r w:rsidR="00E7460A" w:rsidRPr="00C070D4">
        <w:t xml:space="preserve">, a </w:t>
      </w:r>
      <w:r w:rsidR="00CB119C" w:rsidRPr="00C070D4">
        <w:t xml:space="preserve">mean preoperative </w:t>
      </w:r>
      <w:r w:rsidR="00CB5693" w:rsidRPr="00C070D4">
        <w:t>air-conduction pure tone average</w:t>
      </w:r>
      <w:r w:rsidR="00E7460A" w:rsidRPr="00C070D4">
        <w:t xml:space="preserve"> (AC-PTA) of </w:t>
      </w:r>
      <w:r w:rsidR="00CB119C" w:rsidRPr="00C070D4">
        <w:t>51</w:t>
      </w:r>
      <w:r w:rsidR="00FD101D" w:rsidRPr="00C070D4">
        <w:t xml:space="preserve"> dB</w:t>
      </w:r>
      <w:r w:rsidR="00E7460A" w:rsidRPr="00C070D4">
        <w:t>, and a</w:t>
      </w:r>
      <w:r w:rsidR="00CB5693" w:rsidRPr="00C070D4">
        <w:t xml:space="preserve"> mean preo</w:t>
      </w:r>
      <w:r w:rsidR="00CB119C" w:rsidRPr="00C070D4">
        <w:t xml:space="preserve">perative </w:t>
      </w:r>
      <w:r w:rsidR="00CB5693" w:rsidRPr="00C070D4">
        <w:t>air-bone gap</w:t>
      </w:r>
      <w:r w:rsidR="00E7460A" w:rsidRPr="00C070D4">
        <w:t xml:space="preserve"> (ABG) of 41 </w:t>
      </w:r>
      <w:proofErr w:type="spellStart"/>
      <w:r w:rsidR="00E7460A" w:rsidRPr="00C070D4">
        <w:t>dB</w:t>
      </w:r>
      <w:r w:rsidR="00CB5693" w:rsidRPr="00C070D4">
        <w:t>.</w:t>
      </w:r>
      <w:proofErr w:type="spellEnd"/>
      <w:r w:rsidR="00CB5693" w:rsidRPr="00C070D4">
        <w:t xml:space="preserve"> T</w:t>
      </w:r>
      <w:r w:rsidRPr="00C070D4">
        <w:t xml:space="preserve">he tympanogram was </w:t>
      </w:r>
      <w:r w:rsidR="00706E1B" w:rsidRPr="00C070D4">
        <w:t>bilateral</w:t>
      </w:r>
      <w:r w:rsidR="00706E1B">
        <w:t xml:space="preserve"> </w:t>
      </w:r>
      <w:r w:rsidRPr="00C070D4">
        <w:t>type A and stapedial reflexes were absent. No CT scan was deemed necessary as preoperative assessment.</w:t>
      </w:r>
    </w:p>
    <w:p w14:paraId="3FB16F50" w14:textId="77777777" w:rsidR="008B1E63" w:rsidRPr="00C070D4" w:rsidRDefault="008B1E63" w:rsidP="00443C15">
      <w:pPr>
        <w:rPr>
          <w:b/>
        </w:rPr>
      </w:pPr>
    </w:p>
    <w:p w14:paraId="09A45C5D" w14:textId="660C3F74" w:rsidR="00385224" w:rsidRPr="00C070D4" w:rsidRDefault="00551D82" w:rsidP="00443C15">
      <w:pPr>
        <w:rPr>
          <w:b/>
        </w:rPr>
      </w:pPr>
      <w:r w:rsidRPr="00C070D4">
        <w:rPr>
          <w:b/>
        </w:rPr>
        <w:t>PROTOCOL</w:t>
      </w:r>
      <w:r w:rsidR="006D59A4">
        <w:rPr>
          <w:b/>
        </w:rPr>
        <w:t>:</w:t>
      </w:r>
    </w:p>
    <w:p w14:paraId="3E1C01F9" w14:textId="23EC2CDD" w:rsidR="00955867" w:rsidRPr="00C070D4" w:rsidRDefault="00955867" w:rsidP="00443C15">
      <w:r w:rsidRPr="00C070D4">
        <w:t>This research has been conducted in accordance with ethical principles, including the World Medical Association Declaration of Helsinki (2002) and the institutional human research ethics committee’s guidelines</w:t>
      </w:r>
      <w:r w:rsidR="00F32FF6" w:rsidRPr="00C070D4">
        <w:t xml:space="preserve"> (</w:t>
      </w:r>
      <w:proofErr w:type="spellStart"/>
      <w:r w:rsidR="00F32FF6" w:rsidRPr="00C070D4">
        <w:t>Comitato</w:t>
      </w:r>
      <w:proofErr w:type="spellEnd"/>
      <w:r w:rsidR="00F32FF6" w:rsidRPr="00C070D4">
        <w:t xml:space="preserve"> </w:t>
      </w:r>
      <w:proofErr w:type="spellStart"/>
      <w:r w:rsidR="00F32FF6" w:rsidRPr="00C070D4">
        <w:t>Etico</w:t>
      </w:r>
      <w:proofErr w:type="spellEnd"/>
      <w:r w:rsidR="00F32FF6" w:rsidRPr="00C070D4">
        <w:t xml:space="preserve"> </w:t>
      </w:r>
      <w:proofErr w:type="spellStart"/>
      <w:r w:rsidR="00F32FF6" w:rsidRPr="00C070D4">
        <w:t>dell’Area</w:t>
      </w:r>
      <w:proofErr w:type="spellEnd"/>
      <w:r w:rsidR="00F32FF6" w:rsidRPr="00C070D4">
        <w:t xml:space="preserve"> </w:t>
      </w:r>
      <w:proofErr w:type="spellStart"/>
      <w:r w:rsidR="00F32FF6" w:rsidRPr="00C070D4">
        <w:t>Vasta</w:t>
      </w:r>
      <w:proofErr w:type="spellEnd"/>
      <w:r w:rsidR="00F32FF6" w:rsidRPr="00C070D4">
        <w:t xml:space="preserve"> Emilia Nord</w:t>
      </w:r>
      <w:r w:rsidR="008B00F8" w:rsidRPr="00C070D4">
        <w:t>)</w:t>
      </w:r>
      <w:r w:rsidRPr="00C070D4">
        <w:t>. The local ethical committee does not perform a formal ethical assessment for case reports.</w:t>
      </w:r>
      <w:bookmarkStart w:id="1" w:name="gjdgxs" w:colFirst="0" w:colLast="0"/>
      <w:bookmarkStart w:id="2" w:name="30j0zll" w:colFirst="0" w:colLast="0"/>
      <w:bookmarkEnd w:id="1"/>
      <w:bookmarkEnd w:id="2"/>
    </w:p>
    <w:p w14:paraId="292CF58D" w14:textId="77777777" w:rsidR="00955867" w:rsidRPr="00C070D4" w:rsidRDefault="00955867" w:rsidP="00443C15">
      <w:pPr>
        <w:rPr>
          <w:b/>
        </w:rPr>
      </w:pPr>
    </w:p>
    <w:p w14:paraId="3C4CA1F4" w14:textId="0553D753" w:rsidR="007C1893" w:rsidRPr="00C070D4" w:rsidRDefault="00B0752D" w:rsidP="00443C15">
      <w:pPr>
        <w:rPr>
          <w:b/>
        </w:rPr>
      </w:pPr>
      <w:r w:rsidRPr="00C070D4">
        <w:rPr>
          <w:b/>
        </w:rPr>
        <w:t xml:space="preserve">1. </w:t>
      </w:r>
      <w:r w:rsidR="00921B7D" w:rsidRPr="00C070D4">
        <w:rPr>
          <w:b/>
        </w:rPr>
        <w:t xml:space="preserve">Preparation of </w:t>
      </w:r>
      <w:r w:rsidR="00726838" w:rsidRPr="00C070D4">
        <w:rPr>
          <w:b/>
        </w:rPr>
        <w:t>the patient</w:t>
      </w:r>
    </w:p>
    <w:p w14:paraId="34610EDE" w14:textId="77777777" w:rsidR="00443C15" w:rsidRPr="00C070D4" w:rsidRDefault="00443C15" w:rsidP="00443C15"/>
    <w:p w14:paraId="62EDD38C" w14:textId="3681E6A3" w:rsidR="007C1893" w:rsidRPr="00C070D4" w:rsidRDefault="00726838" w:rsidP="00443C15">
      <w:r w:rsidRPr="00C070D4">
        <w:t>1.1</w:t>
      </w:r>
      <w:r w:rsidR="006D59A4">
        <w:t>.</w:t>
      </w:r>
      <w:r w:rsidR="00EE6DAA" w:rsidRPr="00C070D4">
        <w:t xml:space="preserve"> </w:t>
      </w:r>
      <w:r w:rsidR="00B0752D" w:rsidRPr="00C070D4">
        <w:t xml:space="preserve">After </w:t>
      </w:r>
      <w:proofErr w:type="spellStart"/>
      <w:r w:rsidR="00B0752D" w:rsidRPr="00C070D4">
        <w:t>oro</w:t>
      </w:r>
      <w:proofErr w:type="spellEnd"/>
      <w:r w:rsidR="00B0752D" w:rsidRPr="00C070D4">
        <w:t xml:space="preserve">-tracheal intubation and general anesthesia, </w:t>
      </w:r>
      <w:r w:rsidR="00921B7D" w:rsidRPr="00C070D4">
        <w:t>position the patient</w:t>
      </w:r>
      <w:r w:rsidR="00F3719D" w:rsidRPr="00C070D4">
        <w:t xml:space="preserve"> supine with the </w:t>
      </w:r>
      <w:r w:rsidR="00B0752D" w:rsidRPr="00C070D4">
        <w:t xml:space="preserve">head tilted </w:t>
      </w:r>
      <w:r w:rsidR="006D59A4" w:rsidRPr="00C070D4">
        <w:t>towar</w:t>
      </w:r>
      <w:r w:rsidR="006D59A4">
        <w:t>d</w:t>
      </w:r>
      <w:r w:rsidR="006D59A4" w:rsidRPr="00C070D4">
        <w:t xml:space="preserve"> </w:t>
      </w:r>
      <w:r w:rsidR="00B0752D" w:rsidRPr="00C070D4">
        <w:t>the opposite side of the affected ear</w:t>
      </w:r>
      <w:r w:rsidR="00A31F54" w:rsidRPr="00C070D4">
        <w:t xml:space="preserve">, </w:t>
      </w:r>
      <w:r w:rsidR="00426E5C" w:rsidRPr="00C070D4">
        <w:t>and</w:t>
      </w:r>
      <w:r w:rsidR="00A31F54" w:rsidRPr="00C070D4">
        <w:t xml:space="preserve"> the chin slightly hyperextended</w:t>
      </w:r>
      <w:r w:rsidRPr="00C070D4">
        <w:t xml:space="preserve">. </w:t>
      </w:r>
      <w:r w:rsidR="00921B7D" w:rsidRPr="00C070D4">
        <w:t xml:space="preserve">Pull down the </w:t>
      </w:r>
      <w:r w:rsidRPr="00C070D4">
        <w:t>same-side shoulder as much as possible, to</w:t>
      </w:r>
      <w:r w:rsidR="00F3719D" w:rsidRPr="00C070D4">
        <w:t xml:space="preserve"> create a wide angle between the head and </w:t>
      </w:r>
      <w:r w:rsidR="00EE6DAA" w:rsidRPr="00C070D4">
        <w:t xml:space="preserve">the </w:t>
      </w:r>
      <w:r w:rsidR="00F3719D" w:rsidRPr="00C070D4">
        <w:t xml:space="preserve">shoulder </w:t>
      </w:r>
      <w:r w:rsidRPr="00C070D4">
        <w:t>allow</w:t>
      </w:r>
      <w:r w:rsidR="00EE6DAA" w:rsidRPr="00C070D4">
        <w:t>ing</w:t>
      </w:r>
      <w:r w:rsidRPr="00C070D4">
        <w:t xml:space="preserve"> easier access to </w:t>
      </w:r>
      <w:r w:rsidR="00171F6D" w:rsidRPr="00C070D4">
        <w:t>the ear</w:t>
      </w:r>
      <w:r w:rsidRPr="00C070D4">
        <w:t>.</w:t>
      </w:r>
    </w:p>
    <w:p w14:paraId="0B7FAB71" w14:textId="77777777" w:rsidR="003F20BF" w:rsidRPr="00C070D4" w:rsidRDefault="003F20BF" w:rsidP="00443C15">
      <w:pPr>
        <w:rPr>
          <w:b/>
        </w:rPr>
      </w:pPr>
    </w:p>
    <w:p w14:paraId="0179D161" w14:textId="3079D894" w:rsidR="006B3273" w:rsidRPr="00C070D4" w:rsidRDefault="003F20BF" w:rsidP="00443C15">
      <w:pPr>
        <w:rPr>
          <w:b/>
        </w:rPr>
      </w:pPr>
      <w:r w:rsidRPr="00C070D4">
        <w:t>1.2</w:t>
      </w:r>
      <w:r w:rsidR="006D59A4">
        <w:t>.</w:t>
      </w:r>
      <w:r w:rsidRPr="00706E1B">
        <w:rPr>
          <w:bCs/>
        </w:rPr>
        <w:t xml:space="preserve"> </w:t>
      </w:r>
      <w:r w:rsidR="00F32FF6" w:rsidRPr="00C070D4">
        <w:t>Using a 5 m</w:t>
      </w:r>
      <w:r w:rsidR="00C070D4" w:rsidRPr="00C070D4">
        <w:t>L</w:t>
      </w:r>
      <w:r w:rsidR="00F32FF6" w:rsidRPr="00C070D4">
        <w:t xml:space="preserve"> syringe with G25 0</w:t>
      </w:r>
      <w:r w:rsidR="00C070D4" w:rsidRPr="00C070D4">
        <w:t>.</w:t>
      </w:r>
      <w:r w:rsidR="00F32FF6" w:rsidRPr="00C070D4">
        <w:t>50</w:t>
      </w:r>
      <w:r w:rsidR="00C070D4" w:rsidRPr="00C070D4">
        <w:t xml:space="preserve"> </w:t>
      </w:r>
      <w:r w:rsidR="00F32FF6" w:rsidRPr="00C070D4">
        <w:t>x</w:t>
      </w:r>
      <w:r w:rsidR="00C070D4" w:rsidRPr="00C070D4">
        <w:t xml:space="preserve"> </w:t>
      </w:r>
      <w:r w:rsidR="00F32FF6" w:rsidRPr="00C070D4">
        <w:t>42 mm needle, i</w:t>
      </w:r>
      <w:r w:rsidR="006B3273" w:rsidRPr="00C070D4">
        <w:t>nject around 1</w:t>
      </w:r>
      <w:r w:rsidR="006D59A4">
        <w:t>–</w:t>
      </w:r>
      <w:r w:rsidR="006B3273" w:rsidRPr="00C070D4">
        <w:t>2 mL of local anesthetic diluted with a vasoconstrictor agent (e.g.</w:t>
      </w:r>
      <w:r w:rsidR="00426E5C" w:rsidRPr="00C070D4">
        <w:t>,</w:t>
      </w:r>
      <w:r w:rsidR="006B3273" w:rsidRPr="00C070D4">
        <w:t xml:space="preserve"> 2% </w:t>
      </w:r>
      <w:r w:rsidR="003A2DA1" w:rsidRPr="00C070D4">
        <w:t>mepivacaine</w:t>
      </w:r>
      <w:r w:rsidR="006B3273" w:rsidRPr="00C070D4">
        <w:t xml:space="preserve"> and epinephrine 1:200,000) in </w:t>
      </w:r>
      <w:r w:rsidR="00426E5C" w:rsidRPr="00C070D4">
        <w:t xml:space="preserve">the </w:t>
      </w:r>
      <w:r w:rsidR="006B3273" w:rsidRPr="00C070D4">
        <w:t xml:space="preserve">four main points of the EAC skin (posterior wall, superior and inferior angle, </w:t>
      </w:r>
      <w:proofErr w:type="spellStart"/>
      <w:r w:rsidR="006B3273" w:rsidRPr="00C070D4">
        <w:t>retrotragal</w:t>
      </w:r>
      <w:proofErr w:type="spellEnd"/>
      <w:r w:rsidR="006B3273" w:rsidRPr="00C070D4">
        <w:t xml:space="preserve"> region).</w:t>
      </w:r>
    </w:p>
    <w:p w14:paraId="44F38BA6" w14:textId="77777777" w:rsidR="006B3273" w:rsidRPr="00C070D4" w:rsidRDefault="006B3273" w:rsidP="00443C15">
      <w:pPr>
        <w:rPr>
          <w:b/>
        </w:rPr>
      </w:pPr>
    </w:p>
    <w:p w14:paraId="5A6F4960" w14:textId="6779C125" w:rsidR="003D0347" w:rsidRPr="00C070D4" w:rsidRDefault="003D0347" w:rsidP="00443C15">
      <w:pPr>
        <w:rPr>
          <w:b/>
        </w:rPr>
      </w:pPr>
      <w:r w:rsidRPr="00C070D4">
        <w:rPr>
          <w:b/>
        </w:rPr>
        <w:t xml:space="preserve">2. </w:t>
      </w:r>
      <w:r w:rsidR="001D4B5A" w:rsidRPr="00C070D4">
        <w:rPr>
          <w:b/>
        </w:rPr>
        <w:t>Preparation of the sterile surgical site</w:t>
      </w:r>
    </w:p>
    <w:p w14:paraId="43BE72FF" w14:textId="77777777" w:rsidR="00443C15" w:rsidRPr="00C070D4" w:rsidRDefault="00443C15" w:rsidP="00443C15"/>
    <w:p w14:paraId="45BC20A1" w14:textId="4D7665AE" w:rsidR="00426E5C" w:rsidRPr="00C070D4" w:rsidRDefault="00426E5C" w:rsidP="00443C15">
      <w:r w:rsidRPr="00C070D4">
        <w:t>2.1</w:t>
      </w:r>
      <w:r w:rsidR="006D59A4">
        <w:t>.</w:t>
      </w:r>
      <w:r w:rsidRPr="00C070D4">
        <w:t xml:space="preserve"> </w:t>
      </w:r>
      <w:r w:rsidR="001D4B5A" w:rsidRPr="00C070D4">
        <w:t>Use a</w:t>
      </w:r>
      <w:r w:rsidR="009D0FC7" w:rsidRPr="00C070D4">
        <w:t>n</w:t>
      </w:r>
      <w:r w:rsidR="001D4B5A" w:rsidRPr="00C070D4">
        <w:t xml:space="preserve"> iodopovidone-soaked gauze to sterilize the whole external ear, to create an aseptic field.</w:t>
      </w:r>
    </w:p>
    <w:p w14:paraId="181DCE63" w14:textId="77777777" w:rsidR="00426E5C" w:rsidRPr="00C070D4" w:rsidRDefault="00426E5C" w:rsidP="00443C15"/>
    <w:p w14:paraId="66EAC83A" w14:textId="52279BBA" w:rsidR="001D4B5A" w:rsidRPr="00C070D4" w:rsidRDefault="00426E5C" w:rsidP="00443C15">
      <w:r w:rsidRPr="00C070D4">
        <w:t>2.2. Ensure</w:t>
      </w:r>
      <w:r w:rsidR="001D4B5A" w:rsidRPr="00C070D4">
        <w:t xml:space="preserve"> that iodopovidone enters the EAC and reaches the tympanic membrane.</w:t>
      </w:r>
    </w:p>
    <w:p w14:paraId="1BAE6FB0" w14:textId="77777777" w:rsidR="003D0347" w:rsidRPr="00C070D4" w:rsidRDefault="003D0347" w:rsidP="00443C15"/>
    <w:p w14:paraId="730D1602" w14:textId="548E0E67" w:rsidR="00B0752D" w:rsidRPr="00C070D4" w:rsidRDefault="003D0347" w:rsidP="00443C15">
      <w:r w:rsidRPr="00C070D4">
        <w:rPr>
          <w:b/>
        </w:rPr>
        <w:t>3</w:t>
      </w:r>
      <w:r w:rsidR="00726838" w:rsidRPr="00C070D4">
        <w:rPr>
          <w:b/>
        </w:rPr>
        <w:t xml:space="preserve">. </w:t>
      </w:r>
      <w:r w:rsidR="00C4752B" w:rsidRPr="00C070D4">
        <w:rPr>
          <w:b/>
        </w:rPr>
        <w:t>Preparation of the o</w:t>
      </w:r>
      <w:r w:rsidR="00F3719D" w:rsidRPr="00C070D4">
        <w:rPr>
          <w:b/>
        </w:rPr>
        <w:t>perating room and s</w:t>
      </w:r>
      <w:r w:rsidR="00B0752D" w:rsidRPr="00C070D4">
        <w:rPr>
          <w:b/>
        </w:rPr>
        <w:t>urgical instruments</w:t>
      </w:r>
    </w:p>
    <w:p w14:paraId="22FF140B" w14:textId="77777777" w:rsidR="00443C15" w:rsidRPr="00C070D4" w:rsidRDefault="00443C15" w:rsidP="00443C15"/>
    <w:p w14:paraId="12CC2468" w14:textId="5EE6C391" w:rsidR="009D0FC7" w:rsidRPr="00C070D4" w:rsidRDefault="003D0347" w:rsidP="00443C15">
      <w:r w:rsidRPr="00C070D4">
        <w:t>3</w:t>
      </w:r>
      <w:r w:rsidR="00F3719D" w:rsidRPr="00C070D4">
        <w:t>.1</w:t>
      </w:r>
      <w:r w:rsidR="006D59A4">
        <w:t>.</w:t>
      </w:r>
      <w:r w:rsidR="00F3719D" w:rsidRPr="00C070D4">
        <w:t xml:space="preserve"> </w:t>
      </w:r>
      <w:r w:rsidR="00426E5C" w:rsidRPr="00C070D4">
        <w:t xml:space="preserve">Place the </w:t>
      </w:r>
      <w:r w:rsidR="00F3719D" w:rsidRPr="00C070D4">
        <w:t>endoscopic tower or a high-resolution monitor when available</w:t>
      </w:r>
      <w:r w:rsidR="00426E5C" w:rsidRPr="00C070D4">
        <w:t>,</w:t>
      </w:r>
      <w:r w:rsidR="00F3719D" w:rsidRPr="00C070D4">
        <w:t xml:space="preserve"> </w:t>
      </w:r>
      <w:r w:rsidR="00426E5C" w:rsidRPr="00C070D4">
        <w:t xml:space="preserve">in </w:t>
      </w:r>
      <w:r w:rsidR="00F3719D" w:rsidRPr="00C070D4">
        <w:t>front of the surge</w:t>
      </w:r>
      <w:r w:rsidR="00185BAD" w:rsidRPr="00C070D4">
        <w:t xml:space="preserve">on, at his/her </w:t>
      </w:r>
      <w:r w:rsidR="006D59A4" w:rsidRPr="00C070D4">
        <w:t>ey</w:t>
      </w:r>
      <w:r w:rsidR="006D59A4">
        <w:t>e</w:t>
      </w:r>
      <w:r w:rsidR="006D59A4" w:rsidRPr="00C070D4">
        <w:t xml:space="preserve"> </w:t>
      </w:r>
      <w:r w:rsidR="00185BAD" w:rsidRPr="00C070D4">
        <w:t>level, at</w:t>
      </w:r>
      <w:r w:rsidR="00F3719D" w:rsidRPr="00C070D4">
        <w:t xml:space="preserve"> </w:t>
      </w:r>
      <w:r w:rsidR="005E3DA5" w:rsidRPr="00C070D4">
        <w:t>adequate</w:t>
      </w:r>
      <w:r w:rsidR="00F3719D" w:rsidRPr="00C070D4">
        <w:t xml:space="preserve"> distance</w:t>
      </w:r>
      <w:r w:rsidR="005E3DA5" w:rsidRPr="00C070D4">
        <w:t xml:space="preserve"> to keep a co</w:t>
      </w:r>
      <w:r w:rsidR="00D57699" w:rsidRPr="00C070D4">
        <w:t>m</w:t>
      </w:r>
      <w:r w:rsidR="005E3DA5" w:rsidRPr="00C070D4">
        <w:t>forta</w:t>
      </w:r>
      <w:r w:rsidR="00C07CD6" w:rsidRPr="00C070D4">
        <w:t>ble position</w:t>
      </w:r>
      <w:r w:rsidR="00DE25E5" w:rsidRPr="00C070D4">
        <w:t xml:space="preserve"> of the head and neck</w:t>
      </w:r>
      <w:r w:rsidR="00C07CD6" w:rsidRPr="00C070D4">
        <w:t xml:space="preserve"> during the surgery</w:t>
      </w:r>
      <w:r w:rsidR="00DE25E5" w:rsidRPr="00C070D4">
        <w:t>.</w:t>
      </w:r>
    </w:p>
    <w:p w14:paraId="179677E0" w14:textId="77777777" w:rsidR="009D0FC7" w:rsidRPr="00C070D4" w:rsidRDefault="009D0FC7" w:rsidP="00443C15"/>
    <w:p w14:paraId="5C35C035" w14:textId="7359C2B9" w:rsidR="009D0FC7" w:rsidRPr="00C070D4" w:rsidRDefault="009D0FC7" w:rsidP="00443C15">
      <w:r w:rsidRPr="00C070D4">
        <w:t xml:space="preserve">3.2. </w:t>
      </w:r>
      <w:r w:rsidR="003F20BF" w:rsidRPr="00C070D4">
        <w:t xml:space="preserve">Connect a </w:t>
      </w:r>
      <w:r w:rsidR="00CF4DA4" w:rsidRPr="00C070D4">
        <w:t>3</w:t>
      </w:r>
      <w:r w:rsidR="006D59A4">
        <w:t xml:space="preserve"> </w:t>
      </w:r>
      <w:r w:rsidR="00CF4DA4" w:rsidRPr="00C070D4">
        <w:t>mm diameter, 15</w:t>
      </w:r>
      <w:r w:rsidR="006D59A4">
        <w:t xml:space="preserve"> </w:t>
      </w:r>
      <w:r w:rsidR="005E3DA5" w:rsidRPr="00C070D4">
        <w:t xml:space="preserve">cm length, 0° </w:t>
      </w:r>
      <w:r w:rsidR="00A31F54" w:rsidRPr="00C070D4">
        <w:t xml:space="preserve">rigid </w:t>
      </w:r>
      <w:r w:rsidR="005E3DA5" w:rsidRPr="00C070D4">
        <w:t>endoscope to the high-</w:t>
      </w:r>
      <w:r w:rsidR="00185BAD" w:rsidRPr="00C070D4">
        <w:t>definition digital</w:t>
      </w:r>
      <w:r w:rsidR="005E3DA5" w:rsidRPr="00C070D4">
        <w:t xml:space="preserve"> camera and </w:t>
      </w:r>
      <w:r w:rsidR="00185BAD" w:rsidRPr="00C070D4">
        <w:t xml:space="preserve">xenon </w:t>
      </w:r>
      <w:r w:rsidR="005E3DA5" w:rsidRPr="00C070D4">
        <w:t xml:space="preserve">light source. </w:t>
      </w:r>
      <w:r w:rsidR="003F20BF" w:rsidRPr="00C070D4">
        <w:t xml:space="preserve">Keep the </w:t>
      </w:r>
      <w:r w:rsidR="005E3DA5" w:rsidRPr="00C070D4">
        <w:t xml:space="preserve">light source </w:t>
      </w:r>
      <w:r w:rsidR="00837360" w:rsidRPr="00C070D4">
        <w:t>at 50% intensity</w:t>
      </w:r>
      <w:r w:rsidR="005E3DA5" w:rsidRPr="00C070D4">
        <w:t xml:space="preserve"> to preve</w:t>
      </w:r>
      <w:r w:rsidR="00C07CD6" w:rsidRPr="00C070D4">
        <w:t>nt heat damage to the inner ear</w:t>
      </w:r>
      <w:r w:rsidR="00DE25E5" w:rsidRPr="00C070D4">
        <w:t>.</w:t>
      </w:r>
    </w:p>
    <w:p w14:paraId="197D2526" w14:textId="77777777" w:rsidR="009D0FC7" w:rsidRPr="00C070D4" w:rsidRDefault="009D0FC7" w:rsidP="00443C15"/>
    <w:p w14:paraId="7FC0D484" w14:textId="189B0EB0" w:rsidR="009D0FC7" w:rsidRPr="00C070D4" w:rsidRDefault="009D0FC7" w:rsidP="00443C15">
      <w:r w:rsidRPr="00C070D4">
        <w:t xml:space="preserve">3.3. </w:t>
      </w:r>
      <w:r w:rsidR="00426E5C" w:rsidRPr="00C070D4">
        <w:t>P</w:t>
      </w:r>
      <w:r w:rsidR="006820D0" w:rsidRPr="00C070D4">
        <w:t>erform</w:t>
      </w:r>
      <w:r w:rsidR="005E3DA5" w:rsidRPr="00C070D4">
        <w:t xml:space="preserve"> white balance</w:t>
      </w:r>
      <w:r w:rsidR="00C070D4">
        <w:t xml:space="preserve"> by</w:t>
      </w:r>
      <w:r w:rsidR="006820D0" w:rsidRPr="00C070D4">
        <w:t xml:space="preserve"> pushing the central button on the camera</w:t>
      </w:r>
      <w:r w:rsidR="005E3DA5" w:rsidRPr="00C070D4">
        <w:t xml:space="preserve"> </w:t>
      </w:r>
      <w:r w:rsidR="006820D0" w:rsidRPr="00C070D4">
        <w:t xml:space="preserve">head </w:t>
      </w:r>
      <w:r w:rsidR="005E3DA5" w:rsidRPr="00C070D4">
        <w:t xml:space="preserve">and adjust </w:t>
      </w:r>
      <w:r w:rsidR="00C070D4">
        <w:t xml:space="preserve">the </w:t>
      </w:r>
      <w:r w:rsidR="005E3DA5" w:rsidRPr="00C070D4">
        <w:t xml:space="preserve">focus </w:t>
      </w:r>
      <w:r w:rsidR="00C070D4">
        <w:t xml:space="preserve">by </w:t>
      </w:r>
      <w:r w:rsidR="006820D0" w:rsidRPr="00C070D4">
        <w:t xml:space="preserve">turning its </w:t>
      </w:r>
      <w:r w:rsidR="005A158B" w:rsidRPr="00C070D4">
        <w:t>gr</w:t>
      </w:r>
      <w:r w:rsidR="005A158B">
        <w:t>a</w:t>
      </w:r>
      <w:r w:rsidR="005A158B" w:rsidRPr="00C070D4">
        <w:t xml:space="preserve">y </w:t>
      </w:r>
      <w:r w:rsidR="006820D0" w:rsidRPr="00C070D4">
        <w:t xml:space="preserve">wheel </w:t>
      </w:r>
      <w:r w:rsidR="005E3DA5" w:rsidRPr="00C070D4">
        <w:t xml:space="preserve">before starting </w:t>
      </w:r>
      <w:r w:rsidR="00426E5C" w:rsidRPr="00C070D4">
        <w:t>the</w:t>
      </w:r>
      <w:r w:rsidR="00C07CD6" w:rsidRPr="00C070D4">
        <w:t xml:space="preserve"> surgery</w:t>
      </w:r>
      <w:r w:rsidR="00DE25E5" w:rsidRPr="00C070D4">
        <w:t>.</w:t>
      </w:r>
    </w:p>
    <w:p w14:paraId="11B918FF" w14:textId="77777777" w:rsidR="009D0FC7" w:rsidRPr="00C070D4" w:rsidRDefault="009D0FC7" w:rsidP="00443C15"/>
    <w:p w14:paraId="293A6269" w14:textId="0DB362CD" w:rsidR="00185BAD" w:rsidRPr="00C070D4" w:rsidRDefault="009D0FC7" w:rsidP="00443C15">
      <w:r w:rsidRPr="00C070D4">
        <w:t xml:space="preserve">3.4. </w:t>
      </w:r>
      <w:r w:rsidR="005E3DA5" w:rsidRPr="00C070D4">
        <w:t>P</w:t>
      </w:r>
      <w:r w:rsidR="00E33773" w:rsidRPr="00C070D4">
        <w:t>repare a quality de-misting (anti-fog) solution</w:t>
      </w:r>
      <w:r w:rsidR="004B71FC" w:rsidRPr="00C070D4">
        <w:t xml:space="preserve"> to clean the endoscope tip</w:t>
      </w:r>
      <w:r w:rsidR="00426E5C" w:rsidRPr="00C070D4">
        <w:t xml:space="preserve">. Dip a cotton </w:t>
      </w:r>
      <w:r w:rsidR="000600B9" w:rsidRPr="00C070D4">
        <w:t>pad</w:t>
      </w:r>
      <w:r w:rsidR="00837360" w:rsidRPr="00C070D4">
        <w:t xml:space="preserve"> </w:t>
      </w:r>
      <w:r w:rsidR="00426E5C" w:rsidRPr="00C070D4">
        <w:t xml:space="preserve">in this solution and place it </w:t>
      </w:r>
      <w:r w:rsidR="000600B9" w:rsidRPr="00C070D4">
        <w:t>close to the external ear</w:t>
      </w:r>
      <w:r w:rsidR="00DE25E5" w:rsidRPr="00C070D4">
        <w:t>.</w:t>
      </w:r>
    </w:p>
    <w:p w14:paraId="683AF2D6" w14:textId="77777777" w:rsidR="00443C15" w:rsidRPr="00C070D4" w:rsidRDefault="00443C15" w:rsidP="00443C15"/>
    <w:p w14:paraId="5902E020" w14:textId="0F8F29F1" w:rsidR="00185BAD" w:rsidRPr="00C070D4" w:rsidRDefault="00C90341" w:rsidP="00443C15">
      <w:r w:rsidRPr="00C070D4">
        <w:t xml:space="preserve">NOTE: </w:t>
      </w:r>
      <w:r w:rsidR="00185BAD" w:rsidRPr="00C070D4">
        <w:t xml:space="preserve">The standard </w:t>
      </w:r>
      <w:proofErr w:type="spellStart"/>
      <w:r w:rsidR="00185BAD" w:rsidRPr="00C070D4">
        <w:t>otological</w:t>
      </w:r>
      <w:proofErr w:type="spellEnd"/>
      <w:r w:rsidR="00185BAD" w:rsidRPr="00C070D4">
        <w:t xml:space="preserve"> instruments set for stapes surgery is prepared on the instrument </w:t>
      </w:r>
      <w:r w:rsidR="00426E5C" w:rsidRPr="00C070D4">
        <w:t>t</w:t>
      </w:r>
      <w:r w:rsidR="00185BAD" w:rsidRPr="00C070D4">
        <w:t xml:space="preserve">able, as shown in </w:t>
      </w:r>
      <w:r w:rsidR="00185BAD" w:rsidRPr="00C070D4">
        <w:rPr>
          <w:b/>
        </w:rPr>
        <w:t>Figure 1</w:t>
      </w:r>
      <w:r w:rsidR="00185BAD" w:rsidRPr="00C070D4">
        <w:t>.</w:t>
      </w:r>
    </w:p>
    <w:p w14:paraId="5E5D09A9" w14:textId="77777777" w:rsidR="00185BAD" w:rsidRPr="00C070D4" w:rsidRDefault="00185BAD" w:rsidP="00443C15"/>
    <w:p w14:paraId="6DA969AD" w14:textId="5640C48E" w:rsidR="003D0347" w:rsidRPr="00C070D4" w:rsidRDefault="003D0347" w:rsidP="00443C15">
      <w:pPr>
        <w:rPr>
          <w:b/>
        </w:rPr>
      </w:pPr>
      <w:r w:rsidRPr="00C070D4">
        <w:rPr>
          <w:b/>
        </w:rPr>
        <w:t>4. Surgical steps</w:t>
      </w:r>
    </w:p>
    <w:p w14:paraId="53235C14" w14:textId="77777777" w:rsidR="00443C15" w:rsidRPr="00C070D4" w:rsidRDefault="00443C15" w:rsidP="00443C15">
      <w:pPr>
        <w:rPr>
          <w:bCs/>
        </w:rPr>
      </w:pPr>
    </w:p>
    <w:p w14:paraId="14954BD6" w14:textId="0248B847" w:rsidR="00B71192" w:rsidRPr="00C070D4" w:rsidRDefault="007D6778" w:rsidP="00443C15">
      <w:r w:rsidRPr="00C070D4">
        <w:rPr>
          <w:bCs/>
        </w:rPr>
        <w:t>NOTE</w:t>
      </w:r>
      <w:r w:rsidRPr="00706E1B">
        <w:rPr>
          <w:bCs/>
        </w:rPr>
        <w:t xml:space="preserve">: </w:t>
      </w:r>
      <w:r w:rsidR="009D0FC7" w:rsidRPr="00C070D4">
        <w:t>H</w:t>
      </w:r>
      <w:r w:rsidRPr="00C070D4">
        <w:t>old the endoscope with the non-dominant hand</w:t>
      </w:r>
      <w:r w:rsidR="00A530DD" w:rsidRPr="00C070D4">
        <w:t>,</w:t>
      </w:r>
      <w:r w:rsidRPr="00C070D4">
        <w:t xml:space="preserve"> </w:t>
      </w:r>
      <w:r w:rsidR="00A530DD" w:rsidRPr="00C070D4">
        <w:t xml:space="preserve">leaning it against the posterior wall of the EAC, </w:t>
      </w:r>
      <w:r w:rsidRPr="00C070D4">
        <w:t xml:space="preserve">and the surgical instruments with the dominant one. </w:t>
      </w:r>
      <w:r w:rsidR="009D0FC7" w:rsidRPr="00C070D4">
        <w:t>S</w:t>
      </w:r>
      <w:r w:rsidRPr="00C070D4">
        <w:t>urgical instrument</w:t>
      </w:r>
      <w:r w:rsidR="009D0FC7" w:rsidRPr="00C070D4">
        <w:t>s, if any,</w:t>
      </w:r>
      <w:r w:rsidRPr="00C070D4">
        <w:t xml:space="preserve"> should be introduced in the EAC</w:t>
      </w:r>
      <w:r w:rsidR="00D57699" w:rsidRPr="00C070D4">
        <w:t xml:space="preserve"> before the endoscope</w:t>
      </w:r>
      <w:r w:rsidRPr="00C070D4">
        <w:t xml:space="preserve"> and</w:t>
      </w:r>
      <w:r w:rsidR="00D57699" w:rsidRPr="00C070D4">
        <w:t xml:space="preserve"> </w:t>
      </w:r>
      <w:r w:rsidR="00107CFC" w:rsidRPr="00C070D4">
        <w:t xml:space="preserve">moved </w:t>
      </w:r>
      <w:r w:rsidR="005A158B" w:rsidRPr="00C070D4">
        <w:t>towar</w:t>
      </w:r>
      <w:r w:rsidR="005A158B">
        <w:t>d</w:t>
      </w:r>
      <w:r w:rsidR="005A158B" w:rsidRPr="00C070D4">
        <w:t xml:space="preserve"> </w:t>
      </w:r>
      <w:r w:rsidR="00D57699" w:rsidRPr="00C070D4">
        <w:t>the middle ear under endoscopic vision</w:t>
      </w:r>
      <w:r w:rsidR="00EE6DAA" w:rsidRPr="00C070D4">
        <w:t>, to prevent accidental damage to the external and middle ear structures</w:t>
      </w:r>
      <w:r w:rsidRPr="00C070D4">
        <w:t>.</w:t>
      </w:r>
      <w:r w:rsidR="00EE6DAA" w:rsidRPr="00C070D4">
        <w:t xml:space="preserve"> It is advisable</w:t>
      </w:r>
      <w:r w:rsidR="00107CFC" w:rsidRPr="00C070D4">
        <w:t xml:space="preserve"> to keep any working instrument</w:t>
      </w:r>
      <w:r w:rsidR="00EE6DAA" w:rsidRPr="00C070D4">
        <w:t xml:space="preserve"> above the endoscope and stabilize </w:t>
      </w:r>
      <w:r w:rsidR="00107CFC" w:rsidRPr="00C070D4">
        <w:t>its</w:t>
      </w:r>
      <w:r w:rsidR="00EE6DAA" w:rsidRPr="00C070D4">
        <w:t xml:space="preserve"> movement keeping the fourth and fifth fingers </w:t>
      </w:r>
      <w:r w:rsidR="00107CFC" w:rsidRPr="00C070D4">
        <w:t>on the patient’s head</w:t>
      </w:r>
      <w:r w:rsidR="00171F6D" w:rsidRPr="00C070D4">
        <w:t xml:space="preserve"> </w:t>
      </w:r>
      <w:r w:rsidR="00171F6D" w:rsidRPr="00706E1B">
        <w:rPr>
          <w:bCs/>
        </w:rPr>
        <w:t>(</w:t>
      </w:r>
      <w:r w:rsidR="00171F6D" w:rsidRPr="00C070D4">
        <w:rPr>
          <w:b/>
        </w:rPr>
        <w:t>Figure 2</w:t>
      </w:r>
      <w:r w:rsidR="00171F6D" w:rsidRPr="00706E1B">
        <w:rPr>
          <w:bCs/>
        </w:rPr>
        <w:t>)</w:t>
      </w:r>
      <w:r w:rsidR="00107CFC" w:rsidRPr="00C070D4">
        <w:t>.</w:t>
      </w:r>
    </w:p>
    <w:p w14:paraId="59E7769D" w14:textId="77777777" w:rsidR="00B71192" w:rsidRPr="00C070D4" w:rsidRDefault="00B71192" w:rsidP="00443C15"/>
    <w:p w14:paraId="4F21F22C" w14:textId="3AD23856" w:rsidR="008B1E63" w:rsidRPr="00C070D4" w:rsidRDefault="00814EB4" w:rsidP="00443C15">
      <w:r w:rsidRPr="00C070D4">
        <w:t>4.1</w:t>
      </w:r>
      <w:r w:rsidR="009D0FC7" w:rsidRPr="00C070D4">
        <w:t>.</w:t>
      </w:r>
      <w:r w:rsidRPr="00C070D4">
        <w:t xml:space="preserve"> </w:t>
      </w:r>
      <w:r w:rsidR="003F20BF" w:rsidRPr="00C070D4">
        <w:t>Under direct endoscopic vision,</w:t>
      </w:r>
      <w:r w:rsidR="003F20BF" w:rsidRPr="00706E1B">
        <w:rPr>
          <w:bCs/>
        </w:rPr>
        <w:t xml:space="preserve"> </w:t>
      </w:r>
      <w:r w:rsidR="004B71FC" w:rsidRPr="00C070D4">
        <w:rPr>
          <w:bCs/>
        </w:rPr>
        <w:t xml:space="preserve">perform anesthesia by </w:t>
      </w:r>
      <w:r w:rsidR="003F20BF" w:rsidRPr="00C070D4">
        <w:t>s</w:t>
      </w:r>
      <w:r w:rsidR="000646D1" w:rsidRPr="00C070D4">
        <w:t>lowly inject</w:t>
      </w:r>
      <w:r w:rsidR="004B71FC" w:rsidRPr="00C070D4">
        <w:t>ing</w:t>
      </w:r>
      <w:r w:rsidR="00D57699" w:rsidRPr="00C070D4">
        <w:t xml:space="preserve"> </w:t>
      </w:r>
      <w:r w:rsidR="00751E54" w:rsidRPr="00C070D4">
        <w:t>another 1</w:t>
      </w:r>
      <w:r w:rsidR="005A158B">
        <w:t>–</w:t>
      </w:r>
      <w:r w:rsidR="00751E54" w:rsidRPr="00C070D4">
        <w:t>2</w:t>
      </w:r>
      <w:r w:rsidR="00D57699" w:rsidRPr="00C070D4">
        <w:t xml:space="preserve"> mL of</w:t>
      </w:r>
      <w:r w:rsidR="000646D1" w:rsidRPr="00C070D4">
        <w:t xml:space="preserve"> l</w:t>
      </w:r>
      <w:r w:rsidRPr="00C070D4">
        <w:t>ocal anesthetic diluted with a vasoconstrictor agent (e.g.</w:t>
      </w:r>
      <w:r w:rsidR="009D0FC7" w:rsidRPr="00C070D4">
        <w:t>,</w:t>
      </w:r>
      <w:r w:rsidRPr="00C070D4">
        <w:t xml:space="preserve"> 2% </w:t>
      </w:r>
      <w:r w:rsidR="003A2DA1" w:rsidRPr="00C070D4">
        <w:t>mepivacaine</w:t>
      </w:r>
      <w:r w:rsidRPr="00C070D4">
        <w:t xml:space="preserve"> and epinephrine 1:200,000) in the </w:t>
      </w:r>
      <w:r w:rsidR="00EE6DAA" w:rsidRPr="00C070D4">
        <w:t xml:space="preserve">subperiosteal plane of the </w:t>
      </w:r>
      <w:r w:rsidRPr="00C070D4">
        <w:t>posterior wall of the EAC</w:t>
      </w:r>
      <w:r w:rsidR="00EE6DAA" w:rsidRPr="00C070D4">
        <w:t>.</w:t>
      </w:r>
    </w:p>
    <w:p w14:paraId="6809B02C" w14:textId="77777777" w:rsidR="00955867" w:rsidRPr="00C070D4" w:rsidRDefault="00955867" w:rsidP="00443C15">
      <w:pPr>
        <w:rPr>
          <w:b/>
        </w:rPr>
      </w:pPr>
    </w:p>
    <w:p w14:paraId="0D019576" w14:textId="2E5C1F94" w:rsidR="00814EB4" w:rsidRPr="00C070D4" w:rsidRDefault="007D6778" w:rsidP="00443C15">
      <w:r w:rsidRPr="00C070D4">
        <w:t>4.2</w:t>
      </w:r>
      <w:r w:rsidR="009D0FC7" w:rsidRPr="00C070D4">
        <w:t>.</w:t>
      </w:r>
      <w:r w:rsidRPr="00C070D4">
        <w:t xml:space="preserve"> </w:t>
      </w:r>
      <w:r w:rsidR="00814EB4" w:rsidRPr="00C070D4">
        <w:t xml:space="preserve">Use scissors to cut hair of the most lateral part of the EAC, </w:t>
      </w:r>
      <w:r w:rsidR="00C070D4">
        <w:t xml:space="preserve">to avoid contaminating </w:t>
      </w:r>
      <w:r w:rsidR="00814EB4" w:rsidRPr="00C070D4">
        <w:t xml:space="preserve">the tip of the endoscope at each in and out </w:t>
      </w:r>
      <w:r w:rsidR="00C070D4" w:rsidRPr="00C070D4">
        <w:t xml:space="preserve">passage </w:t>
      </w:r>
      <w:r w:rsidR="00814EB4" w:rsidRPr="00C070D4">
        <w:t>of the canal.</w:t>
      </w:r>
    </w:p>
    <w:p w14:paraId="72221433" w14:textId="77777777" w:rsidR="00B71192" w:rsidRPr="00C070D4" w:rsidRDefault="00B71192" w:rsidP="00443C15">
      <w:pPr>
        <w:rPr>
          <w:b/>
        </w:rPr>
      </w:pPr>
    </w:p>
    <w:p w14:paraId="14859AF2" w14:textId="759970C7" w:rsidR="009D0FC7" w:rsidRPr="00C070D4" w:rsidRDefault="00814EB4" w:rsidP="00443C15">
      <w:r w:rsidRPr="00C070D4">
        <w:t>4.</w:t>
      </w:r>
      <w:r w:rsidR="007D6778" w:rsidRPr="00C070D4">
        <w:t>3</w:t>
      </w:r>
      <w:r w:rsidR="009D0FC7" w:rsidRPr="00C070D4">
        <w:t>.</w:t>
      </w:r>
      <w:r w:rsidR="00532E22" w:rsidRPr="00C070D4">
        <w:t xml:space="preserve"> </w:t>
      </w:r>
      <w:r w:rsidR="00402DB2" w:rsidRPr="00C070D4">
        <w:t>Use the monopolar (molecular resonance hook) with 15</w:t>
      </w:r>
      <w:r w:rsidR="009D0FC7" w:rsidRPr="00C070D4">
        <w:t xml:space="preserve"> </w:t>
      </w:r>
      <w:r w:rsidR="00402DB2" w:rsidRPr="00C070D4">
        <w:t>W power to delineate the tympano-meatal flap (TMF) incision from 5 to 12 o’clock, about 8 to 10 mm far from the annulus (modified Rosen incision).</w:t>
      </w:r>
    </w:p>
    <w:p w14:paraId="5AF26286" w14:textId="77777777" w:rsidR="009D0FC7" w:rsidRPr="00C070D4" w:rsidRDefault="009D0FC7" w:rsidP="00443C15"/>
    <w:p w14:paraId="550EBE54" w14:textId="1A88711D" w:rsidR="009D0FC7" w:rsidRPr="00C070D4" w:rsidRDefault="009D0FC7" w:rsidP="00443C15">
      <w:r w:rsidRPr="00C070D4">
        <w:t xml:space="preserve">4.4. </w:t>
      </w:r>
      <w:r w:rsidR="000646D1" w:rsidRPr="00C070D4">
        <w:t xml:space="preserve">Use </w:t>
      </w:r>
      <w:r w:rsidR="008B00F8" w:rsidRPr="00C070D4">
        <w:t>the</w:t>
      </w:r>
      <w:r w:rsidR="0068076B" w:rsidRPr="00C070D4">
        <w:t xml:space="preserve"> round knife to perform the actual skin incision</w:t>
      </w:r>
      <w:r w:rsidR="000C03D1" w:rsidRPr="00C070D4">
        <w:t xml:space="preserve"> following the previously </w:t>
      </w:r>
      <w:r w:rsidR="008A3710" w:rsidRPr="00C070D4">
        <w:t>marked</w:t>
      </w:r>
      <w:r w:rsidR="000C03D1" w:rsidRPr="00C070D4">
        <w:t xml:space="preserve"> </w:t>
      </w:r>
      <w:r w:rsidR="008A3710" w:rsidRPr="00C070D4">
        <w:t>line</w:t>
      </w:r>
      <w:r w:rsidR="008739C6" w:rsidRPr="00C070D4">
        <w:t xml:space="preserve"> and raise the </w:t>
      </w:r>
      <w:r w:rsidR="008A3710" w:rsidRPr="00C070D4">
        <w:t>TMF</w:t>
      </w:r>
      <w:r w:rsidR="000763FD" w:rsidRPr="00C070D4">
        <w:t xml:space="preserve"> with</w:t>
      </w:r>
      <w:r w:rsidR="0068076B" w:rsidRPr="00C070D4">
        <w:t xml:space="preserve"> the help o</w:t>
      </w:r>
      <w:r w:rsidR="00CF4DA4" w:rsidRPr="00C070D4">
        <w:t>f epinephrine-</w:t>
      </w:r>
      <w:r w:rsidR="000646D1" w:rsidRPr="00C070D4">
        <w:t>soaked cot</w:t>
      </w:r>
      <w:r w:rsidR="00D97544" w:rsidRPr="00C070D4">
        <w:t>t</w:t>
      </w:r>
      <w:r w:rsidR="000646D1" w:rsidRPr="00C070D4">
        <w:t>onoids</w:t>
      </w:r>
      <w:r w:rsidR="00837360" w:rsidRPr="00C070D4">
        <w:t>.</w:t>
      </w:r>
    </w:p>
    <w:p w14:paraId="3FD9C0AA" w14:textId="77777777" w:rsidR="009D0FC7" w:rsidRPr="00C070D4" w:rsidRDefault="009D0FC7" w:rsidP="00443C15"/>
    <w:p w14:paraId="3EF6BF68" w14:textId="7F6831E2" w:rsidR="000763FD" w:rsidRPr="00C070D4" w:rsidRDefault="009D0FC7" w:rsidP="00443C15">
      <w:r w:rsidRPr="00C070D4">
        <w:t xml:space="preserve">4.5. </w:t>
      </w:r>
      <w:r w:rsidR="0068076B" w:rsidRPr="00C070D4">
        <w:t>Once the annulus is identified</w:t>
      </w:r>
      <w:r w:rsidR="000C03D1" w:rsidRPr="00C070D4">
        <w:t xml:space="preserve"> as a white thickening </w:t>
      </w:r>
      <w:r w:rsidR="00AC796B" w:rsidRPr="00C070D4">
        <w:t xml:space="preserve">of the tympanic membrane, </w:t>
      </w:r>
      <w:r w:rsidR="00D97544" w:rsidRPr="00C070D4">
        <w:t>continue</w:t>
      </w:r>
      <w:r w:rsidR="000646D1" w:rsidRPr="00C070D4">
        <w:t xml:space="preserve"> </w:t>
      </w:r>
      <w:r w:rsidR="00D97544" w:rsidRPr="00C070D4">
        <w:t>the</w:t>
      </w:r>
      <w:r w:rsidR="000646D1" w:rsidRPr="00C070D4">
        <w:t xml:space="preserve"> dissection</w:t>
      </w:r>
      <w:r w:rsidR="0068076B" w:rsidRPr="00C070D4">
        <w:t xml:space="preserve"> under </w:t>
      </w:r>
      <w:r w:rsidR="000646D1" w:rsidRPr="00C070D4">
        <w:t>it</w:t>
      </w:r>
      <w:r w:rsidR="008739C6" w:rsidRPr="00C070D4">
        <w:t>.</w:t>
      </w:r>
      <w:r w:rsidR="000763FD" w:rsidRPr="00C070D4">
        <w:t xml:space="preserve"> </w:t>
      </w:r>
      <w:r w:rsidR="008739C6" w:rsidRPr="00C070D4">
        <w:t>D</w:t>
      </w:r>
      <w:r w:rsidR="000763FD" w:rsidRPr="00C070D4">
        <w:t>etach</w:t>
      </w:r>
      <w:r w:rsidR="0068076B" w:rsidRPr="00C070D4">
        <w:t xml:space="preserve"> </w:t>
      </w:r>
      <w:r w:rsidR="000763FD" w:rsidRPr="00C070D4">
        <w:t>t</w:t>
      </w:r>
      <w:r w:rsidR="0068076B" w:rsidRPr="00C070D4">
        <w:t xml:space="preserve">he </w:t>
      </w:r>
      <w:r w:rsidR="0068076B" w:rsidRPr="00C070D4">
        <w:rPr>
          <w:i/>
          <w:iCs/>
        </w:rPr>
        <w:t xml:space="preserve">pars flaccida </w:t>
      </w:r>
      <w:r w:rsidR="0068076B" w:rsidRPr="00C070D4">
        <w:t>from the short process of th</w:t>
      </w:r>
      <w:r w:rsidR="00A96482" w:rsidRPr="00C070D4">
        <w:t>e malleus</w:t>
      </w:r>
      <w:r w:rsidR="0068076B" w:rsidRPr="00C070D4">
        <w:t xml:space="preserve"> with Hartman</w:t>
      </w:r>
      <w:r w:rsidR="00EE6DAA" w:rsidRPr="00C070D4">
        <w:t>n</w:t>
      </w:r>
      <w:r w:rsidR="0068076B" w:rsidRPr="00C070D4">
        <w:t xml:space="preserve"> forceps</w:t>
      </w:r>
      <w:r w:rsidR="000763FD" w:rsidRPr="00C070D4">
        <w:t xml:space="preserve">, keeping the </w:t>
      </w:r>
      <w:r w:rsidR="000763FD" w:rsidRPr="00C070D4">
        <w:rPr>
          <w:i/>
          <w:iCs/>
        </w:rPr>
        <w:t xml:space="preserve">pars </w:t>
      </w:r>
      <w:proofErr w:type="spellStart"/>
      <w:r w:rsidR="000763FD" w:rsidRPr="00C070D4">
        <w:rPr>
          <w:i/>
          <w:iCs/>
        </w:rPr>
        <w:t>tensa</w:t>
      </w:r>
      <w:proofErr w:type="spellEnd"/>
      <w:r w:rsidR="0068076B" w:rsidRPr="00C070D4">
        <w:t xml:space="preserve"> adherent to the umbus</w:t>
      </w:r>
      <w:r w:rsidR="000763FD" w:rsidRPr="00C070D4">
        <w:t>.</w:t>
      </w:r>
    </w:p>
    <w:p w14:paraId="4FF934F5" w14:textId="77777777" w:rsidR="00443C15" w:rsidRPr="00C070D4" w:rsidRDefault="00443C15" w:rsidP="00443C15"/>
    <w:p w14:paraId="704342DF" w14:textId="5B4EAED3" w:rsidR="0068076B" w:rsidRPr="00C070D4" w:rsidRDefault="000763FD" w:rsidP="00443C15">
      <w:r w:rsidRPr="00C070D4">
        <w:t xml:space="preserve">NOTE: </w:t>
      </w:r>
      <w:r w:rsidR="0068076B" w:rsidRPr="00C070D4">
        <w:t xml:space="preserve">During this step, </w:t>
      </w:r>
      <w:r w:rsidR="00D75166" w:rsidRPr="00C070D4">
        <w:t xml:space="preserve">identify </w:t>
      </w:r>
      <w:r w:rsidR="0068076B" w:rsidRPr="00C070D4">
        <w:t>the chorda tym</w:t>
      </w:r>
      <w:r w:rsidR="00A7094C" w:rsidRPr="00C070D4">
        <w:t>pani</w:t>
      </w:r>
      <w:r w:rsidR="00A31F54" w:rsidRPr="00C070D4">
        <w:t xml:space="preserve"> </w:t>
      </w:r>
      <w:r w:rsidR="008B00F8" w:rsidRPr="00C070D4">
        <w:t>as a whitish</w:t>
      </w:r>
      <w:r w:rsidR="00D75166" w:rsidRPr="00C070D4">
        <w:t xml:space="preserve"> string emerging from the chordal eminence,</w:t>
      </w:r>
      <w:r w:rsidR="008B00F8" w:rsidRPr="00C070D4">
        <w:t xml:space="preserve"> </w:t>
      </w:r>
      <w:r w:rsidR="00A31F54" w:rsidRPr="00C070D4">
        <w:t xml:space="preserve">and </w:t>
      </w:r>
      <w:r w:rsidR="006820D0" w:rsidRPr="00C070D4">
        <w:t>leave</w:t>
      </w:r>
      <w:r w:rsidR="00D75166" w:rsidRPr="00C070D4">
        <w:t xml:space="preserve"> it</w:t>
      </w:r>
      <w:r w:rsidR="0068076B" w:rsidRPr="00C070D4">
        <w:t xml:space="preserve"> untouched</w:t>
      </w:r>
      <w:r w:rsidR="00A31F54" w:rsidRPr="00C070D4">
        <w:t>.</w:t>
      </w:r>
    </w:p>
    <w:p w14:paraId="097B9596" w14:textId="77777777" w:rsidR="00955867" w:rsidRPr="00C070D4" w:rsidRDefault="00955867" w:rsidP="00443C15"/>
    <w:p w14:paraId="607DD015" w14:textId="2F36D3B8" w:rsidR="007D6778" w:rsidRPr="00C070D4" w:rsidRDefault="00ED73A0" w:rsidP="00443C15">
      <w:pPr>
        <w:rPr>
          <w:b/>
        </w:rPr>
      </w:pPr>
      <w:r w:rsidRPr="00C070D4">
        <w:t>4.</w:t>
      </w:r>
      <w:r w:rsidR="009D0FC7" w:rsidRPr="00C070D4">
        <w:t>6</w:t>
      </w:r>
      <w:r w:rsidR="003F20BF" w:rsidRPr="00C070D4">
        <w:t>.</w:t>
      </w:r>
      <w:r w:rsidR="009D0FC7" w:rsidRPr="00C070D4">
        <w:t xml:space="preserve"> </w:t>
      </w:r>
      <w:r w:rsidR="008739C6" w:rsidRPr="00C070D4">
        <w:t>R</w:t>
      </w:r>
      <w:r w:rsidR="00911D03" w:rsidRPr="00C070D4">
        <w:t>emov</w:t>
      </w:r>
      <w:r w:rsidR="000763FD" w:rsidRPr="00C070D4">
        <w:t>e</w:t>
      </w:r>
      <w:r w:rsidR="00911D03" w:rsidRPr="00C070D4">
        <w:t xml:space="preserve"> the posterior </w:t>
      </w:r>
      <w:r w:rsidR="00BC5020" w:rsidRPr="00C070D4">
        <w:t>wall of</w:t>
      </w:r>
      <w:r w:rsidR="00911D03" w:rsidRPr="00C070D4">
        <w:t xml:space="preserve"> the EAC</w:t>
      </w:r>
      <w:r w:rsidR="00BC5020" w:rsidRPr="00C070D4">
        <w:t xml:space="preserve"> and the scutum</w:t>
      </w:r>
      <w:r w:rsidR="00911D03" w:rsidRPr="00C070D4">
        <w:t xml:space="preserve"> through the curette</w:t>
      </w:r>
      <w:r w:rsidR="000763FD" w:rsidRPr="00C070D4">
        <w:t xml:space="preserve"> to achieve a good exposure</w:t>
      </w:r>
      <w:r w:rsidR="00A7094C" w:rsidRPr="00C070D4">
        <w:t xml:space="preserve"> of the oval window region</w:t>
      </w:r>
      <w:r w:rsidR="00911D03" w:rsidRPr="00C070D4">
        <w:t>.</w:t>
      </w:r>
      <w:r w:rsidR="008739C6" w:rsidRPr="00C070D4">
        <w:t xml:space="preserve"> In some cases, </w:t>
      </w:r>
      <w:r w:rsidR="008B00F8" w:rsidRPr="00C070D4">
        <w:t>even if the oval window region is fully exposed, some curettage</w:t>
      </w:r>
      <w:r w:rsidR="00D66BC8" w:rsidRPr="00C070D4">
        <w:t xml:space="preserve"> is necessary to create a favo</w:t>
      </w:r>
      <w:r w:rsidR="008B00F8" w:rsidRPr="00C070D4">
        <w:t>rable working area on the stapes.</w:t>
      </w:r>
      <w:r w:rsidR="00911D03" w:rsidRPr="00C070D4">
        <w:t xml:space="preserve"> </w:t>
      </w:r>
      <w:r w:rsidR="000763FD" w:rsidRPr="00C070D4">
        <w:t xml:space="preserve">Displace </w:t>
      </w:r>
      <w:r w:rsidR="00911D03" w:rsidRPr="00C070D4">
        <w:t xml:space="preserve">the </w:t>
      </w:r>
      <w:r w:rsidR="00A7094C" w:rsidRPr="00C070D4">
        <w:t>chorda tympani</w:t>
      </w:r>
      <w:r w:rsidR="000763FD" w:rsidRPr="00C070D4">
        <w:t xml:space="preserve"> </w:t>
      </w:r>
      <w:r w:rsidR="008B00F8" w:rsidRPr="00C070D4">
        <w:t xml:space="preserve">medially </w:t>
      </w:r>
      <w:r w:rsidR="000763FD" w:rsidRPr="00C070D4">
        <w:t>with a hook</w:t>
      </w:r>
      <w:r w:rsidR="00911D03" w:rsidRPr="00C070D4">
        <w:t xml:space="preserve"> </w:t>
      </w:r>
      <w:r w:rsidR="000763FD" w:rsidRPr="00C070D4">
        <w:t>t</w:t>
      </w:r>
      <w:r w:rsidR="005D694F" w:rsidRPr="00C070D4">
        <w:t>o further expose the footplate</w:t>
      </w:r>
      <w:r w:rsidR="000763FD" w:rsidRPr="00C070D4">
        <w:t>.</w:t>
      </w:r>
    </w:p>
    <w:p w14:paraId="086058A5" w14:textId="77777777" w:rsidR="00443C15" w:rsidRPr="00C070D4" w:rsidRDefault="00443C15" w:rsidP="00443C15"/>
    <w:p w14:paraId="3094ADBB" w14:textId="17969F0C" w:rsidR="00911D03" w:rsidRPr="00C070D4" w:rsidRDefault="000763FD" w:rsidP="00443C15">
      <w:r w:rsidRPr="00C070D4">
        <w:t xml:space="preserve">NOTE: </w:t>
      </w:r>
      <w:r w:rsidR="00911D03" w:rsidRPr="00C070D4">
        <w:t xml:space="preserve">Take some </w:t>
      </w:r>
      <w:r w:rsidR="00B91581" w:rsidRPr="00C070D4">
        <w:t>time to inspect the middle ear anatomy to check the important anatomical landmarks, such as the facial nerve, which could be dehiscent and/or prolapsed onto the footplate, as in the present case.</w:t>
      </w:r>
    </w:p>
    <w:p w14:paraId="76D15578" w14:textId="77777777" w:rsidR="00C90341" w:rsidRPr="00C070D4" w:rsidRDefault="00C90341" w:rsidP="00443C15"/>
    <w:p w14:paraId="552D9441" w14:textId="283AA8F2" w:rsidR="00B91581" w:rsidRPr="00C070D4" w:rsidRDefault="00DA12BC" w:rsidP="00443C15">
      <w:r w:rsidRPr="00C070D4">
        <w:t>4.</w:t>
      </w:r>
      <w:r w:rsidR="009D0FC7" w:rsidRPr="00C070D4">
        <w:t>7.</w:t>
      </w:r>
      <w:r w:rsidR="003F20BF" w:rsidRPr="00C070D4">
        <w:t xml:space="preserve"> </w:t>
      </w:r>
      <w:r w:rsidR="00B91581" w:rsidRPr="00C070D4">
        <w:t xml:space="preserve">Check the ossicular chain </w:t>
      </w:r>
      <w:r w:rsidR="00955867" w:rsidRPr="00C070D4">
        <w:t xml:space="preserve">by gently pushing the stapes and the malleus with a hook, </w:t>
      </w:r>
      <w:r w:rsidR="00B91581" w:rsidRPr="00C070D4">
        <w:t xml:space="preserve">and </w:t>
      </w:r>
      <w:r w:rsidR="00B91581" w:rsidRPr="00C070D4">
        <w:lastRenderedPageBreak/>
        <w:t>confirm stapes fixation.</w:t>
      </w:r>
    </w:p>
    <w:p w14:paraId="4270A44B" w14:textId="77777777" w:rsidR="00B91581" w:rsidRPr="00C070D4" w:rsidRDefault="00B91581" w:rsidP="00443C15"/>
    <w:p w14:paraId="17052386" w14:textId="2FBC8F49" w:rsidR="007D6778" w:rsidRPr="00C070D4" w:rsidRDefault="00DA12BC" w:rsidP="00443C15">
      <w:pPr>
        <w:rPr>
          <w:b/>
        </w:rPr>
      </w:pPr>
      <w:r w:rsidRPr="00C070D4">
        <w:t>4.</w:t>
      </w:r>
      <w:r w:rsidR="008739C6" w:rsidRPr="00C070D4">
        <w:t xml:space="preserve">8. </w:t>
      </w:r>
      <w:r w:rsidR="000763FD" w:rsidRPr="00C070D4">
        <w:t>U</w:t>
      </w:r>
      <w:r w:rsidR="007E3606" w:rsidRPr="00C070D4">
        <w:t xml:space="preserve">se the </w:t>
      </w:r>
      <w:r w:rsidR="00837360" w:rsidRPr="00C070D4">
        <w:t>micro</w:t>
      </w:r>
      <w:r w:rsidR="007E3606" w:rsidRPr="00C070D4">
        <w:t>drill with a</w:t>
      </w:r>
      <w:r w:rsidR="00837360" w:rsidRPr="00C070D4">
        <w:t xml:space="preserve"> 0.</w:t>
      </w:r>
      <w:r w:rsidR="00F96E24" w:rsidRPr="00C070D4">
        <w:t>6</w:t>
      </w:r>
      <w:r w:rsidR="00CF4DA4" w:rsidRPr="00C070D4">
        <w:t xml:space="preserve"> mm dia</w:t>
      </w:r>
      <w:r w:rsidR="007E3606" w:rsidRPr="00C070D4">
        <w:t xml:space="preserve">mond burr to </w:t>
      </w:r>
      <w:r w:rsidR="00C16D16" w:rsidRPr="00C070D4">
        <w:t>perform posterior crurotomy</w:t>
      </w:r>
      <w:r w:rsidR="008739C6" w:rsidRPr="00C070D4">
        <w:t>. Then</w:t>
      </w:r>
      <w:r w:rsidR="00AB6CA7">
        <w:t>,</w:t>
      </w:r>
      <w:r w:rsidR="000763FD" w:rsidRPr="00C070D4">
        <w:t xml:space="preserve"> </w:t>
      </w:r>
      <w:r w:rsidR="008739C6" w:rsidRPr="00C070D4">
        <w:t>create</w:t>
      </w:r>
      <w:r w:rsidR="00F96E24" w:rsidRPr="00C070D4">
        <w:t xml:space="preserve"> a hole </w:t>
      </w:r>
      <w:r w:rsidR="000763FD" w:rsidRPr="00C070D4">
        <w:t>in the mid or posterior portion of the footplate</w:t>
      </w:r>
      <w:r w:rsidR="00B2143B" w:rsidRPr="00C070D4">
        <w:t xml:space="preserve"> secondly</w:t>
      </w:r>
      <w:r w:rsidR="000763FD" w:rsidRPr="00C070D4">
        <w:t>.</w:t>
      </w:r>
    </w:p>
    <w:p w14:paraId="7EF16EEE" w14:textId="77777777" w:rsidR="00B71192" w:rsidRPr="00C070D4" w:rsidRDefault="00B71192" w:rsidP="00443C15"/>
    <w:p w14:paraId="4F31CA2D" w14:textId="0C36A877" w:rsidR="007E3606" w:rsidRPr="00C070D4" w:rsidRDefault="003F20BF" w:rsidP="00443C15">
      <w:r w:rsidRPr="00C070D4">
        <w:t>4.</w:t>
      </w:r>
      <w:r w:rsidR="008739C6" w:rsidRPr="00C070D4">
        <w:t>9.</w:t>
      </w:r>
      <w:r w:rsidRPr="00C070D4">
        <w:t xml:space="preserve"> </w:t>
      </w:r>
      <w:r w:rsidR="007E3606" w:rsidRPr="00C070D4">
        <w:t xml:space="preserve">Cut the </w:t>
      </w:r>
      <w:r w:rsidR="00EE6DAA" w:rsidRPr="00C070D4">
        <w:t>stapedial tendon with Bellucci</w:t>
      </w:r>
      <w:r w:rsidR="007E3606" w:rsidRPr="00C070D4">
        <w:t xml:space="preserve"> scissors</w:t>
      </w:r>
      <w:r w:rsidR="008739C6" w:rsidRPr="00C070D4">
        <w:t>. Then</w:t>
      </w:r>
      <w:r w:rsidR="00AB6CA7">
        <w:t>,</w:t>
      </w:r>
      <w:r w:rsidRPr="00C070D4">
        <w:t xml:space="preserve"> d</w:t>
      </w:r>
      <w:r w:rsidR="007E3606" w:rsidRPr="00C070D4">
        <w:t xml:space="preserve">isarticulate the incus from the stapes with the help of a </w:t>
      </w:r>
      <w:r w:rsidR="0033745A" w:rsidRPr="00C070D4">
        <w:t>hook and remove the stapes super</w:t>
      </w:r>
      <w:r w:rsidR="007E3606" w:rsidRPr="00C070D4">
        <w:t>structure</w:t>
      </w:r>
      <w:r w:rsidR="000646D1" w:rsidRPr="00C070D4">
        <w:t>.</w:t>
      </w:r>
    </w:p>
    <w:p w14:paraId="216BC74C" w14:textId="77777777" w:rsidR="00443C15" w:rsidRPr="00C070D4" w:rsidRDefault="00443C15" w:rsidP="00443C15"/>
    <w:p w14:paraId="17625434" w14:textId="45748053" w:rsidR="00D61708" w:rsidRPr="00C070D4" w:rsidRDefault="00D61708" w:rsidP="00443C15">
      <w:r w:rsidRPr="00C070D4">
        <w:t>NOTE: Avoid using suction on the hole to prevent perilymphatic fluid removal and minimize post-operative vertigo or inner ear damage.</w:t>
      </w:r>
    </w:p>
    <w:p w14:paraId="31A6AF81" w14:textId="77777777" w:rsidR="00B71192" w:rsidRPr="00C070D4" w:rsidRDefault="00B71192" w:rsidP="00443C15"/>
    <w:p w14:paraId="137A9D5F" w14:textId="65651195" w:rsidR="00B2143B" w:rsidRPr="00C070D4" w:rsidRDefault="003F20BF" w:rsidP="00443C15">
      <w:r w:rsidRPr="00C070D4">
        <w:t>4.</w:t>
      </w:r>
      <w:r w:rsidR="008739C6" w:rsidRPr="00C070D4">
        <w:t>10.</w:t>
      </w:r>
      <w:r w:rsidRPr="00C070D4">
        <w:t xml:space="preserve"> </w:t>
      </w:r>
      <w:r w:rsidR="000646D1" w:rsidRPr="00C070D4">
        <w:t>Use t</w:t>
      </w:r>
      <w:r w:rsidR="007E3606" w:rsidRPr="00C070D4">
        <w:t xml:space="preserve">he Fisch </w:t>
      </w:r>
      <w:r w:rsidR="00837360" w:rsidRPr="00C070D4">
        <w:t>hook to</w:t>
      </w:r>
      <w:r w:rsidR="00B25980" w:rsidRPr="00C070D4">
        <w:t xml:space="preserve"> regularize the footplate hole</w:t>
      </w:r>
      <w:r w:rsidR="00837360" w:rsidRPr="00C070D4">
        <w:t xml:space="preserve"> </w:t>
      </w:r>
      <w:r w:rsidR="00B25980" w:rsidRPr="00C070D4">
        <w:t xml:space="preserve">and </w:t>
      </w:r>
      <w:r w:rsidR="00837360" w:rsidRPr="00C070D4">
        <w:t xml:space="preserve">check </w:t>
      </w:r>
      <w:r w:rsidR="00B25980" w:rsidRPr="00C070D4">
        <w:t>its adequate calibr</w:t>
      </w:r>
      <w:r w:rsidR="00F86A30">
        <w:t>ation</w:t>
      </w:r>
      <w:r w:rsidR="00B25980" w:rsidRPr="00C070D4">
        <w:t>, as well as to</w:t>
      </w:r>
      <w:r w:rsidR="00837360" w:rsidRPr="00C070D4">
        <w:t xml:space="preserve"> remove </w:t>
      </w:r>
      <w:r w:rsidR="00EE6DAA" w:rsidRPr="00C070D4">
        <w:t>possible</w:t>
      </w:r>
      <w:r w:rsidR="00837360" w:rsidRPr="00C070D4">
        <w:t xml:space="preserve"> small bone fragments </w:t>
      </w:r>
      <w:r w:rsidR="00822BC3" w:rsidRPr="00C070D4">
        <w:t>from the vestibule</w:t>
      </w:r>
      <w:r w:rsidR="00E963FF" w:rsidRPr="00C070D4">
        <w:t>.</w:t>
      </w:r>
    </w:p>
    <w:p w14:paraId="2AFCE48F" w14:textId="64995709" w:rsidR="00DA12BC" w:rsidRPr="00C070D4" w:rsidRDefault="001E7A2A" w:rsidP="001E7A2A">
      <w:pPr>
        <w:tabs>
          <w:tab w:val="left" w:pos="5136"/>
        </w:tabs>
      </w:pPr>
      <w:r>
        <w:tab/>
      </w:r>
    </w:p>
    <w:p w14:paraId="47144268" w14:textId="147CDE9F" w:rsidR="008739C6" w:rsidRPr="00C070D4" w:rsidRDefault="00DA12BC" w:rsidP="00443C15">
      <w:r w:rsidRPr="00C070D4">
        <w:t>4.</w:t>
      </w:r>
      <w:r w:rsidR="008739C6" w:rsidRPr="00C070D4">
        <w:t>11.</w:t>
      </w:r>
      <w:r w:rsidR="00532E22" w:rsidRPr="00C070D4">
        <w:t xml:space="preserve"> </w:t>
      </w:r>
      <w:r w:rsidR="003F20BF" w:rsidRPr="00C070D4">
        <w:t>I</w:t>
      </w:r>
      <w:r w:rsidR="000646D1" w:rsidRPr="00C070D4">
        <w:t>nsert t</w:t>
      </w:r>
      <w:r w:rsidR="007E3606" w:rsidRPr="00C070D4">
        <w:t>he s</w:t>
      </w:r>
      <w:r w:rsidR="00822BC3" w:rsidRPr="00C070D4">
        <w:t xml:space="preserve">tapes prosthesis (0.6 mm x 4.75 mm - total length 5.75 mm </w:t>
      </w:r>
      <w:r w:rsidR="007E3606" w:rsidRPr="00C070D4">
        <w:t>platinum/poly</w:t>
      </w:r>
      <w:r w:rsidR="00822BC3" w:rsidRPr="00C070D4">
        <w:t xml:space="preserve">tetrafluoroethylene prosthesis) </w:t>
      </w:r>
      <w:r w:rsidR="007E3606" w:rsidRPr="00C070D4">
        <w:t>into the</w:t>
      </w:r>
      <w:r w:rsidR="00444030" w:rsidRPr="00C070D4">
        <w:t xml:space="preserve"> EAC using the suction tube.</w:t>
      </w:r>
    </w:p>
    <w:p w14:paraId="5F863DCD" w14:textId="77777777" w:rsidR="008739C6" w:rsidRPr="00C070D4" w:rsidRDefault="008739C6" w:rsidP="00443C15"/>
    <w:p w14:paraId="3558241B" w14:textId="716075DD" w:rsidR="008739C6" w:rsidRPr="00C070D4" w:rsidRDefault="008739C6" w:rsidP="00443C15">
      <w:r w:rsidRPr="00C070D4">
        <w:t>4.12. Gently p</w:t>
      </w:r>
      <w:r w:rsidR="000646D1" w:rsidRPr="00C070D4">
        <w:t>osition it</w:t>
      </w:r>
      <w:r w:rsidR="00444030" w:rsidRPr="00C070D4">
        <w:t xml:space="preserve"> into the</w:t>
      </w:r>
      <w:r w:rsidR="007E3606" w:rsidRPr="00C070D4">
        <w:t xml:space="preserve"> </w:t>
      </w:r>
      <w:r w:rsidR="00A7094C" w:rsidRPr="00C070D4">
        <w:t>footplate</w:t>
      </w:r>
      <w:r w:rsidR="007E3606" w:rsidRPr="00C070D4">
        <w:t xml:space="preserve"> hole</w:t>
      </w:r>
      <w:r w:rsidR="00444030" w:rsidRPr="00C070D4">
        <w:t xml:space="preserve"> with the ho</w:t>
      </w:r>
      <w:r w:rsidR="009B3607" w:rsidRPr="00C070D4">
        <w:t xml:space="preserve">ok. </w:t>
      </w:r>
      <w:r w:rsidR="000646D1" w:rsidRPr="00C070D4">
        <w:t>Crimp the</w:t>
      </w:r>
      <w:r w:rsidR="00F96E24" w:rsidRPr="00C070D4">
        <w:t xml:space="preserve"> prosthesis</w:t>
      </w:r>
      <w:r w:rsidR="000646D1" w:rsidRPr="00C070D4">
        <w:t xml:space="preserve"> hook a</w:t>
      </w:r>
      <w:r w:rsidR="009B3607" w:rsidRPr="00C070D4">
        <w:t xml:space="preserve">fter anchoring </w:t>
      </w:r>
      <w:r w:rsidR="000646D1" w:rsidRPr="00C070D4">
        <w:t xml:space="preserve">it </w:t>
      </w:r>
      <w:r w:rsidR="00444030" w:rsidRPr="00C070D4">
        <w:t>to the long process of the incus</w:t>
      </w:r>
      <w:r w:rsidR="000646D1" w:rsidRPr="00C070D4">
        <w:t>.</w:t>
      </w:r>
    </w:p>
    <w:p w14:paraId="64248654" w14:textId="77777777" w:rsidR="008739C6" w:rsidRPr="00C070D4" w:rsidRDefault="008739C6" w:rsidP="00443C15"/>
    <w:p w14:paraId="0B19836F" w14:textId="2DD8DCE5" w:rsidR="006A7616" w:rsidRPr="00C070D4" w:rsidRDefault="008739C6" w:rsidP="00443C15">
      <w:pPr>
        <w:rPr>
          <w:b/>
        </w:rPr>
      </w:pPr>
      <w:r w:rsidRPr="00C070D4">
        <w:t xml:space="preserve">4.13. </w:t>
      </w:r>
      <w:r w:rsidR="000646D1" w:rsidRPr="00C070D4">
        <w:t>C</w:t>
      </w:r>
      <w:r w:rsidR="006A7616" w:rsidRPr="00C070D4">
        <w:t>heck the pr</w:t>
      </w:r>
      <w:r w:rsidR="000646D1" w:rsidRPr="00C070D4">
        <w:t xml:space="preserve">oper movement of the prosthesis, </w:t>
      </w:r>
      <w:r w:rsidRPr="00C070D4">
        <w:t xml:space="preserve">by </w:t>
      </w:r>
      <w:r w:rsidR="000646D1" w:rsidRPr="00C070D4">
        <w:t>gently push</w:t>
      </w:r>
      <w:r w:rsidR="00CD5212" w:rsidRPr="00C070D4">
        <w:t>ing on</w:t>
      </w:r>
      <w:r w:rsidR="006A7616" w:rsidRPr="00C070D4">
        <w:t xml:space="preserve"> the handle of the malleus.</w:t>
      </w:r>
    </w:p>
    <w:p w14:paraId="7F21CE29" w14:textId="77777777" w:rsidR="00BC3BE1" w:rsidRPr="00C070D4" w:rsidRDefault="00BC3BE1" w:rsidP="00443C15"/>
    <w:p w14:paraId="620E1F53" w14:textId="0D50F871" w:rsidR="003D0347" w:rsidRPr="00C070D4" w:rsidRDefault="00DA12BC" w:rsidP="00443C15">
      <w:r w:rsidRPr="00C070D4">
        <w:t>4.</w:t>
      </w:r>
      <w:r w:rsidR="008739C6" w:rsidRPr="00C070D4">
        <w:t>1</w:t>
      </w:r>
      <w:r w:rsidR="00C56FBF" w:rsidRPr="00C070D4">
        <w:t>4</w:t>
      </w:r>
      <w:r w:rsidR="00354ED4">
        <w:t>.</w:t>
      </w:r>
      <w:r w:rsidRPr="00C070D4">
        <w:t xml:space="preserve"> </w:t>
      </w:r>
      <w:r w:rsidR="003F20BF" w:rsidRPr="00C070D4">
        <w:t>Replace t</w:t>
      </w:r>
      <w:r w:rsidR="006A7616" w:rsidRPr="00C070D4">
        <w:t xml:space="preserve">he TMF </w:t>
      </w:r>
      <w:r w:rsidR="003F20BF" w:rsidRPr="00C070D4">
        <w:t>and pac</w:t>
      </w:r>
      <w:r w:rsidR="00A7094C" w:rsidRPr="00C070D4">
        <w:t>k</w:t>
      </w:r>
      <w:r w:rsidR="006A7616" w:rsidRPr="00C070D4">
        <w:t xml:space="preserve"> </w:t>
      </w:r>
      <w:r w:rsidR="007E3606" w:rsidRPr="00C070D4">
        <w:t>the E</w:t>
      </w:r>
      <w:r w:rsidR="006A7616" w:rsidRPr="00C070D4">
        <w:t xml:space="preserve">AC with resorbable </w:t>
      </w:r>
      <w:r w:rsidR="00CD5212" w:rsidRPr="00C070D4">
        <w:t>hemostatic</w:t>
      </w:r>
      <w:r w:rsidR="003E7B4B" w:rsidRPr="00C070D4">
        <w:t xml:space="preserve"> </w:t>
      </w:r>
      <w:proofErr w:type="spellStart"/>
      <w:r w:rsidR="006A7616" w:rsidRPr="00C070D4">
        <w:t>pledgets</w:t>
      </w:r>
      <w:proofErr w:type="spellEnd"/>
      <w:r w:rsidR="003E7B4B" w:rsidRPr="00C070D4">
        <w:t>.</w:t>
      </w:r>
    </w:p>
    <w:p w14:paraId="3AA82444" w14:textId="77777777" w:rsidR="00955867" w:rsidRPr="00C070D4" w:rsidRDefault="00955867" w:rsidP="00443C15">
      <w:pPr>
        <w:rPr>
          <w:b/>
        </w:rPr>
      </w:pPr>
    </w:p>
    <w:p w14:paraId="5CF2F582" w14:textId="1C969F57" w:rsidR="00C56FBF" w:rsidRPr="00C070D4" w:rsidRDefault="00C56FBF" w:rsidP="00443C15">
      <w:pPr>
        <w:rPr>
          <w:b/>
          <w:bCs/>
        </w:rPr>
      </w:pPr>
      <w:r w:rsidRPr="00C070D4">
        <w:rPr>
          <w:b/>
          <w:bCs/>
        </w:rPr>
        <w:t>5. Ear dressing</w:t>
      </w:r>
    </w:p>
    <w:p w14:paraId="1E00EFD4" w14:textId="77777777" w:rsidR="00C56FBF" w:rsidRPr="00C070D4" w:rsidRDefault="00C56FBF" w:rsidP="00443C15"/>
    <w:p w14:paraId="5AE7C216" w14:textId="31891651" w:rsidR="006A7616" w:rsidRPr="00C070D4" w:rsidRDefault="00C56FBF" w:rsidP="00443C15">
      <w:pPr>
        <w:rPr>
          <w:b/>
        </w:rPr>
      </w:pPr>
      <w:r w:rsidRPr="00C070D4">
        <w:t xml:space="preserve">5.1. </w:t>
      </w:r>
      <w:r w:rsidR="003F20BF" w:rsidRPr="00C070D4">
        <w:t>Cover</w:t>
      </w:r>
      <w:r w:rsidR="003F20BF" w:rsidRPr="00C070D4">
        <w:rPr>
          <w:b/>
        </w:rPr>
        <w:t xml:space="preserve"> </w:t>
      </w:r>
      <w:r w:rsidR="003F20BF" w:rsidRPr="00C070D4">
        <w:t>t</w:t>
      </w:r>
      <w:r w:rsidR="005F72BF" w:rsidRPr="00C070D4">
        <w:t xml:space="preserve">he auricle </w:t>
      </w:r>
      <w:r w:rsidR="003F20BF" w:rsidRPr="00C070D4">
        <w:t xml:space="preserve">with </w:t>
      </w:r>
      <w:r w:rsidR="005F72BF" w:rsidRPr="00C070D4">
        <w:t>an adhesive plaster. No compression is needed.</w:t>
      </w:r>
    </w:p>
    <w:p w14:paraId="242CE8CB" w14:textId="20271335" w:rsidR="00955867" w:rsidRPr="00C070D4" w:rsidRDefault="00955867" w:rsidP="00443C15">
      <w:pPr>
        <w:rPr>
          <w:b/>
          <w:bCs/>
        </w:rPr>
      </w:pPr>
    </w:p>
    <w:p w14:paraId="161897A5" w14:textId="49E0277D" w:rsidR="00C56FBF" w:rsidRPr="00C070D4" w:rsidRDefault="00C56FBF" w:rsidP="00443C15">
      <w:pPr>
        <w:rPr>
          <w:b/>
          <w:bCs/>
        </w:rPr>
      </w:pPr>
      <w:r w:rsidRPr="00C070D4">
        <w:rPr>
          <w:b/>
          <w:bCs/>
        </w:rPr>
        <w:t>6. Post operative care</w:t>
      </w:r>
    </w:p>
    <w:p w14:paraId="3757B59C" w14:textId="77777777" w:rsidR="00C56FBF" w:rsidRPr="00C070D4" w:rsidRDefault="00C56FBF" w:rsidP="00443C15">
      <w:pPr>
        <w:rPr>
          <w:b/>
          <w:bCs/>
        </w:rPr>
      </w:pPr>
    </w:p>
    <w:p w14:paraId="7D0114F2" w14:textId="0E901B1C" w:rsidR="003F20BF" w:rsidRPr="00C070D4" w:rsidRDefault="007D6778" w:rsidP="00443C15">
      <w:r w:rsidRPr="00C070D4">
        <w:rPr>
          <w:bCs/>
        </w:rPr>
        <w:t>6.</w:t>
      </w:r>
      <w:r w:rsidR="003F20BF" w:rsidRPr="00C070D4">
        <w:rPr>
          <w:bCs/>
        </w:rPr>
        <w:t>1</w:t>
      </w:r>
      <w:r w:rsidR="00354ED4">
        <w:rPr>
          <w:bCs/>
        </w:rPr>
        <w:t>.</w:t>
      </w:r>
      <w:r w:rsidR="003F20BF" w:rsidRPr="00C070D4">
        <w:rPr>
          <w:bCs/>
        </w:rPr>
        <w:t xml:space="preserve"> Allow the patient to drink, eat</w:t>
      </w:r>
      <w:r w:rsidR="00354ED4">
        <w:rPr>
          <w:bCs/>
        </w:rPr>
        <w:t>,</w:t>
      </w:r>
      <w:r w:rsidR="003F20BF" w:rsidRPr="00C070D4">
        <w:rPr>
          <w:bCs/>
        </w:rPr>
        <w:t xml:space="preserve"> and stand up at least 8 </w:t>
      </w:r>
      <w:r w:rsidR="00354ED4">
        <w:rPr>
          <w:bCs/>
        </w:rPr>
        <w:t>h</w:t>
      </w:r>
      <w:r w:rsidR="00354ED4" w:rsidRPr="00C070D4">
        <w:rPr>
          <w:bCs/>
        </w:rPr>
        <w:t xml:space="preserve"> </w:t>
      </w:r>
      <w:r w:rsidR="003F20BF" w:rsidRPr="00C070D4">
        <w:rPr>
          <w:bCs/>
        </w:rPr>
        <w:t xml:space="preserve">post-operatively, </w:t>
      </w:r>
      <w:r w:rsidR="003F20BF" w:rsidRPr="00C070D4">
        <w:t>if no nausea or vomiting occurred.</w:t>
      </w:r>
    </w:p>
    <w:p w14:paraId="2EF2F765" w14:textId="77777777" w:rsidR="00B71192" w:rsidRPr="00C070D4" w:rsidRDefault="00B71192" w:rsidP="00443C15">
      <w:pPr>
        <w:rPr>
          <w:bCs/>
        </w:rPr>
      </w:pPr>
    </w:p>
    <w:p w14:paraId="7CC8419B" w14:textId="496CCA87" w:rsidR="003F20BF" w:rsidRPr="00C070D4" w:rsidRDefault="003F20BF" w:rsidP="00443C15">
      <w:r w:rsidRPr="00C070D4">
        <w:rPr>
          <w:bCs/>
        </w:rPr>
        <w:t xml:space="preserve">6.2 </w:t>
      </w:r>
      <w:r w:rsidRPr="00C070D4">
        <w:t xml:space="preserve">The following </w:t>
      </w:r>
      <w:r w:rsidR="00532E22" w:rsidRPr="00C070D4">
        <w:t>day</w:t>
      </w:r>
      <w:r w:rsidRPr="00C070D4">
        <w:t xml:space="preserve"> assess the facial nerve function</w:t>
      </w:r>
      <w:r w:rsidR="00497D79" w:rsidRPr="00C070D4">
        <w:t>, using the House-Brackman scale</w:t>
      </w:r>
      <w:r w:rsidR="00F35377" w:rsidRPr="00C070D4">
        <w:rPr>
          <w:vertAlign w:val="superscript"/>
        </w:rPr>
        <w:t>14</w:t>
      </w:r>
      <w:r w:rsidR="00C265E2" w:rsidRPr="00C070D4">
        <w:t xml:space="preserve"> and </w:t>
      </w:r>
      <w:r w:rsidRPr="00C070D4">
        <w:t xml:space="preserve">the presence of spontaneous nystagmus </w:t>
      </w:r>
      <w:r w:rsidR="00497D79" w:rsidRPr="00C070D4">
        <w:t xml:space="preserve">with </w:t>
      </w:r>
      <w:proofErr w:type="spellStart"/>
      <w:r w:rsidR="00497D79" w:rsidRPr="00C070D4">
        <w:t>Fren</w:t>
      </w:r>
      <w:r w:rsidR="00D644A3" w:rsidRPr="00C070D4">
        <w:t>zel</w:t>
      </w:r>
      <w:proofErr w:type="spellEnd"/>
      <w:r w:rsidR="00D644A3" w:rsidRPr="00C070D4">
        <w:t xml:space="preserve"> </w:t>
      </w:r>
      <w:proofErr w:type="spellStart"/>
      <w:r w:rsidR="00D644A3" w:rsidRPr="00C070D4">
        <w:t>googgles</w:t>
      </w:r>
      <w:proofErr w:type="spellEnd"/>
      <w:r w:rsidR="00497D79" w:rsidRPr="00C070D4">
        <w:t>.</w:t>
      </w:r>
      <w:r w:rsidRPr="00C070D4">
        <w:t xml:space="preserve"> </w:t>
      </w:r>
      <w:r w:rsidR="00497D79" w:rsidRPr="00C070D4">
        <w:t>P</w:t>
      </w:r>
      <w:r w:rsidRPr="00C070D4">
        <w:t>erform</w:t>
      </w:r>
      <w:r w:rsidR="00497D79" w:rsidRPr="00C070D4">
        <w:t xml:space="preserve"> bone conduction pure tone audiometry </w:t>
      </w:r>
      <w:r w:rsidRPr="00C070D4">
        <w:t>to exclude sensorineural HL</w:t>
      </w:r>
      <w:r w:rsidR="00F35377" w:rsidRPr="00C070D4">
        <w:rPr>
          <w:vertAlign w:val="superscript"/>
        </w:rPr>
        <w:t>15</w:t>
      </w:r>
      <w:r w:rsidR="00354ED4" w:rsidRPr="00C070D4">
        <w:t>.</w:t>
      </w:r>
    </w:p>
    <w:p w14:paraId="5523B021" w14:textId="77777777" w:rsidR="00C56FBF" w:rsidRPr="00C070D4" w:rsidRDefault="00C56FBF" w:rsidP="00443C15"/>
    <w:p w14:paraId="43F5F88E" w14:textId="6DA27036" w:rsidR="005F72BF" w:rsidRPr="00C070D4" w:rsidRDefault="007E0B83" w:rsidP="00443C15">
      <w:r w:rsidRPr="00C070D4">
        <w:t xml:space="preserve">NOTE: </w:t>
      </w:r>
      <w:r w:rsidR="00C56FBF" w:rsidRPr="00C070D4">
        <w:t>A</w:t>
      </w:r>
      <w:r w:rsidR="009B232E" w:rsidRPr="00C070D4">
        <w:t xml:space="preserve"> </w:t>
      </w:r>
      <w:r w:rsidR="005F72BF" w:rsidRPr="00C070D4">
        <w:t>two week-follow up</w:t>
      </w:r>
      <w:r w:rsidRPr="00C070D4">
        <w:t xml:space="preserve"> </w:t>
      </w:r>
      <w:r w:rsidR="005F72BF" w:rsidRPr="00C070D4">
        <w:t>visit</w:t>
      </w:r>
      <w:r w:rsidRPr="00C070D4">
        <w:t xml:space="preserve"> is planned to remove</w:t>
      </w:r>
      <w:r w:rsidR="005F72BF" w:rsidRPr="00C070D4">
        <w:t xml:space="preserve"> </w:t>
      </w:r>
      <w:r w:rsidRPr="00C070D4">
        <w:t>res</w:t>
      </w:r>
      <w:r w:rsidR="005F72BF" w:rsidRPr="00C070D4">
        <w:t xml:space="preserve">idual </w:t>
      </w:r>
      <w:proofErr w:type="spellStart"/>
      <w:r w:rsidR="005F72BF" w:rsidRPr="00C070D4">
        <w:t>pledgets</w:t>
      </w:r>
      <w:proofErr w:type="spellEnd"/>
      <w:r w:rsidR="005F72BF" w:rsidRPr="00C070D4">
        <w:t xml:space="preserve"> of </w:t>
      </w:r>
      <w:r w:rsidR="00CD5212" w:rsidRPr="00C070D4">
        <w:t>hemostatic material</w:t>
      </w:r>
      <w:r w:rsidR="00EE6DAA" w:rsidRPr="00C070D4">
        <w:t xml:space="preserve"> and check the healing process</w:t>
      </w:r>
      <w:r w:rsidR="005F72BF" w:rsidRPr="00C070D4">
        <w:t xml:space="preserve">. </w:t>
      </w:r>
      <w:r w:rsidR="00EE6DAA" w:rsidRPr="00C070D4">
        <w:t>C</w:t>
      </w:r>
      <w:r w:rsidR="005F72BF" w:rsidRPr="00C070D4">
        <w:t xml:space="preserve">omplete audiometric </w:t>
      </w:r>
      <w:r w:rsidR="009B232E" w:rsidRPr="00C070D4">
        <w:t xml:space="preserve">evaluation </w:t>
      </w:r>
      <w:r w:rsidR="005F72BF" w:rsidRPr="00C070D4">
        <w:t xml:space="preserve">and otoendoscopy </w:t>
      </w:r>
      <w:r w:rsidR="00C927FF" w:rsidRPr="00C070D4">
        <w:t>are</w:t>
      </w:r>
      <w:r w:rsidR="005F72BF" w:rsidRPr="00C070D4">
        <w:t xml:space="preserve"> usually performed </w:t>
      </w:r>
      <w:r w:rsidR="007C1893" w:rsidRPr="00C070D4">
        <w:t xml:space="preserve">between 1 </w:t>
      </w:r>
      <w:r w:rsidR="00354ED4">
        <w:t>to</w:t>
      </w:r>
      <w:r w:rsidR="00354ED4" w:rsidRPr="00C070D4">
        <w:t xml:space="preserve"> </w:t>
      </w:r>
      <w:r w:rsidR="005F72BF" w:rsidRPr="00C070D4">
        <w:t>2 months post-operatively.</w:t>
      </w:r>
    </w:p>
    <w:p w14:paraId="140A0E45" w14:textId="77777777" w:rsidR="005F72BF" w:rsidRPr="00C070D4" w:rsidRDefault="005F72BF" w:rsidP="00443C15">
      <w:pPr>
        <w:pBdr>
          <w:top w:val="nil"/>
          <w:left w:val="nil"/>
          <w:bottom w:val="nil"/>
          <w:right w:val="nil"/>
          <w:between w:val="nil"/>
        </w:pBdr>
        <w:rPr>
          <w:b/>
        </w:rPr>
      </w:pPr>
    </w:p>
    <w:p w14:paraId="08AF3300" w14:textId="224BEE21" w:rsidR="006E4797" w:rsidRPr="00C070D4" w:rsidRDefault="00551D82" w:rsidP="00443C15">
      <w:pPr>
        <w:pBdr>
          <w:top w:val="nil"/>
          <w:left w:val="nil"/>
          <w:bottom w:val="nil"/>
          <w:right w:val="nil"/>
          <w:between w:val="nil"/>
        </w:pBdr>
      </w:pPr>
      <w:r w:rsidRPr="00C070D4">
        <w:rPr>
          <w:b/>
        </w:rPr>
        <w:t>REPRESENTATIVE RESULTS:</w:t>
      </w:r>
    </w:p>
    <w:p w14:paraId="0DD96B22" w14:textId="55FB1BD6" w:rsidR="00F3719D" w:rsidRPr="00C070D4" w:rsidRDefault="00F3719D" w:rsidP="00443C15">
      <w:r w:rsidRPr="00C070D4">
        <w:t>The patient had a n</w:t>
      </w:r>
      <w:r w:rsidR="009B232E" w:rsidRPr="00C070D4">
        <w:t>ormal post</w:t>
      </w:r>
      <w:r w:rsidR="00CD5212" w:rsidRPr="00C070D4">
        <w:t>-</w:t>
      </w:r>
      <w:r w:rsidR="009B232E" w:rsidRPr="00C070D4">
        <w:t xml:space="preserve">operative course, </w:t>
      </w:r>
      <w:r w:rsidR="00CD5212" w:rsidRPr="00C070D4">
        <w:t>without</w:t>
      </w:r>
      <w:r w:rsidR="009B232E" w:rsidRPr="00C070D4">
        <w:t xml:space="preserve"> facial palsy or vertigo. The 6-month </w:t>
      </w:r>
      <w:r w:rsidR="009B232E" w:rsidRPr="00C070D4">
        <w:lastRenderedPageBreak/>
        <w:t>post</w:t>
      </w:r>
      <w:r w:rsidR="00CD5212" w:rsidRPr="00C070D4">
        <w:t>-</w:t>
      </w:r>
      <w:r w:rsidRPr="00C070D4">
        <w:t>operative hearing test</w:t>
      </w:r>
      <w:r w:rsidR="00F35377" w:rsidRPr="00C070D4">
        <w:rPr>
          <w:vertAlign w:val="superscript"/>
        </w:rPr>
        <w:t>16</w:t>
      </w:r>
      <w:r w:rsidR="00F35377" w:rsidRPr="00706E1B">
        <w:t xml:space="preserve"> </w:t>
      </w:r>
      <w:r w:rsidRPr="00C070D4">
        <w:t xml:space="preserve">revealed a </w:t>
      </w:r>
      <w:r w:rsidR="009B232E" w:rsidRPr="00C070D4">
        <w:t>mean BC-PTA of 10 dB</w:t>
      </w:r>
      <w:r w:rsidR="00E7460A" w:rsidRPr="00C070D4">
        <w:t>, a mean AC-PTA of 11 dB and an ABG of 1</w:t>
      </w:r>
      <w:r w:rsidR="009B232E" w:rsidRPr="00C070D4">
        <w:t xml:space="preserve"> dB</w:t>
      </w:r>
      <w:r w:rsidR="007E0B83" w:rsidRPr="00C070D4">
        <w:t xml:space="preserve">, </w:t>
      </w:r>
      <w:r w:rsidR="00390044" w:rsidRPr="00C070D4">
        <w:t xml:space="preserve">as shown in </w:t>
      </w:r>
      <w:r w:rsidR="00390044" w:rsidRPr="00C070D4">
        <w:rPr>
          <w:b/>
        </w:rPr>
        <w:t>F</w:t>
      </w:r>
      <w:r w:rsidR="007E0B83" w:rsidRPr="00C070D4">
        <w:rPr>
          <w:b/>
        </w:rPr>
        <w:t xml:space="preserve">igure </w:t>
      </w:r>
      <w:r w:rsidR="00390044" w:rsidRPr="00C070D4">
        <w:rPr>
          <w:b/>
        </w:rPr>
        <w:t>3</w:t>
      </w:r>
      <w:r w:rsidR="009B232E" w:rsidRPr="00C070D4">
        <w:t>. T</w:t>
      </w:r>
      <w:r w:rsidRPr="00C070D4">
        <w:t>he otoendoscopy showed regular healing of the tympanic membrane.</w:t>
      </w:r>
      <w:r w:rsidR="009B232E" w:rsidRPr="00C070D4">
        <w:t xml:space="preserve"> The patient denied any taste impairment.</w:t>
      </w:r>
    </w:p>
    <w:p w14:paraId="079B5679" w14:textId="77777777" w:rsidR="006E4797" w:rsidRPr="00C070D4" w:rsidRDefault="006E4797" w:rsidP="00443C15"/>
    <w:p w14:paraId="6D510784" w14:textId="1D67D542" w:rsidR="006E4797" w:rsidRPr="00C070D4" w:rsidRDefault="00551D82" w:rsidP="00443C15">
      <w:r w:rsidRPr="00C070D4">
        <w:rPr>
          <w:b/>
        </w:rPr>
        <w:t>FIGURE AND TABLE LEGEND</w:t>
      </w:r>
      <w:r w:rsidR="0060040B" w:rsidRPr="00C070D4">
        <w:rPr>
          <w:b/>
        </w:rPr>
        <w:t>S:</w:t>
      </w:r>
    </w:p>
    <w:p w14:paraId="61ABF868" w14:textId="791C4DEF" w:rsidR="00680EB1" w:rsidRPr="00C070D4" w:rsidRDefault="00687068" w:rsidP="00443C15">
      <w:r w:rsidRPr="00C070D4">
        <w:rPr>
          <w:b/>
        </w:rPr>
        <w:t>Figure 1</w:t>
      </w:r>
      <w:r w:rsidRPr="00C070D4">
        <w:t xml:space="preserve">: </w:t>
      </w:r>
      <w:r w:rsidRPr="00C070D4">
        <w:rPr>
          <w:b/>
          <w:bCs/>
        </w:rPr>
        <w:t xml:space="preserve">Standard </w:t>
      </w:r>
      <w:proofErr w:type="spellStart"/>
      <w:r w:rsidRPr="00C070D4">
        <w:rPr>
          <w:b/>
          <w:bCs/>
        </w:rPr>
        <w:t>otological</w:t>
      </w:r>
      <w:proofErr w:type="spellEnd"/>
      <w:r w:rsidRPr="00C070D4">
        <w:rPr>
          <w:b/>
          <w:bCs/>
        </w:rPr>
        <w:t xml:space="preserve"> instruments set for endoscopic </w:t>
      </w:r>
      <w:r w:rsidR="009E08B8" w:rsidRPr="00C070D4">
        <w:rPr>
          <w:b/>
          <w:bCs/>
        </w:rPr>
        <w:t>stapes</w:t>
      </w:r>
      <w:r w:rsidRPr="00C070D4">
        <w:rPr>
          <w:b/>
          <w:bCs/>
        </w:rPr>
        <w:t xml:space="preserve"> surgery.</w:t>
      </w:r>
      <w:r w:rsidR="009E08B8" w:rsidRPr="00C070D4">
        <w:t xml:space="preserve"> </w:t>
      </w:r>
      <w:r w:rsidR="00B5542F" w:rsidRPr="00C070D4">
        <w:t xml:space="preserve">Most commonly used </w:t>
      </w:r>
      <w:r w:rsidR="00532E22" w:rsidRPr="00C070D4">
        <w:t>i</w:t>
      </w:r>
      <w:r w:rsidR="00EE6DAA" w:rsidRPr="00C070D4">
        <w:t>nstruments</w:t>
      </w:r>
      <w:r w:rsidR="009E08B8" w:rsidRPr="00C070D4">
        <w:t xml:space="preserve"> are marked with numbers. 1: monopolar (molecular resonance hook); 2: Skeeter drill with 0.6 diamond burr; 3: suction tubes; 4: round knives; 5: sickle knife; 6: resorbable hemostatic sponge; 7:</w:t>
      </w:r>
      <w:r w:rsidR="00532E22" w:rsidRPr="00C070D4">
        <w:t xml:space="preserve"> </w:t>
      </w:r>
      <w:r w:rsidR="00B5542F" w:rsidRPr="00C070D4">
        <w:t xml:space="preserve">Hartmann forceps; </w:t>
      </w:r>
      <w:r w:rsidR="009E08B8" w:rsidRPr="00C070D4">
        <w:t xml:space="preserve">8: curettes; 9: 5 </w:t>
      </w:r>
      <w:r w:rsidR="00354ED4" w:rsidRPr="00C070D4">
        <w:t>m</w:t>
      </w:r>
      <w:r w:rsidR="00354ED4">
        <w:t>L</w:t>
      </w:r>
      <w:r w:rsidR="00354ED4" w:rsidRPr="00C070D4">
        <w:t xml:space="preserve"> </w:t>
      </w:r>
      <w:r w:rsidR="009E08B8" w:rsidRPr="00C070D4">
        <w:t>syringe with needle for intraoperat</w:t>
      </w:r>
      <w:r w:rsidR="00532E22" w:rsidRPr="00C070D4">
        <w:t xml:space="preserve">ive local anesthesia; 10: hooks; </w:t>
      </w:r>
      <w:r w:rsidR="009E08B8" w:rsidRPr="00C070D4">
        <w:t xml:space="preserve">11: </w:t>
      </w:r>
      <w:r w:rsidR="00680EB1" w:rsidRPr="00C070D4">
        <w:t>crimping forceps</w:t>
      </w:r>
      <w:r w:rsidR="00B5542F" w:rsidRPr="00C070D4">
        <w:t xml:space="preserve">; 12: 0° optic lens; 13: 20 </w:t>
      </w:r>
      <w:r w:rsidR="00354ED4" w:rsidRPr="00C070D4">
        <w:t>m</w:t>
      </w:r>
      <w:r w:rsidR="00354ED4">
        <w:t>L</w:t>
      </w:r>
      <w:r w:rsidR="00354ED4" w:rsidRPr="00C070D4">
        <w:t xml:space="preserve"> </w:t>
      </w:r>
      <w:r w:rsidR="00B5542F" w:rsidRPr="00C070D4">
        <w:t>syringe for irrigation; 14: cottonoids; 15: sterile isotonic water for irrigation; 16: adrenaline to soak cottonoids; 17:</w:t>
      </w:r>
      <w:r w:rsidR="00EE6DAA" w:rsidRPr="00C070D4">
        <w:t xml:space="preserve"> Bellucci</w:t>
      </w:r>
      <w:r w:rsidR="00680EB1" w:rsidRPr="00C070D4">
        <w:t xml:space="preserve"> scissors.</w:t>
      </w:r>
    </w:p>
    <w:p w14:paraId="4A019869" w14:textId="77777777" w:rsidR="00443C15" w:rsidRPr="00C070D4" w:rsidRDefault="00443C15" w:rsidP="00443C15">
      <w:pPr>
        <w:rPr>
          <w:b/>
        </w:rPr>
      </w:pPr>
    </w:p>
    <w:p w14:paraId="687145AC" w14:textId="4DE6D0B2" w:rsidR="00390044" w:rsidRPr="00C070D4" w:rsidRDefault="00390044" w:rsidP="00443C15">
      <w:r w:rsidRPr="00C070D4">
        <w:rPr>
          <w:b/>
        </w:rPr>
        <w:t>Figure 2</w:t>
      </w:r>
      <w:r w:rsidRPr="00C070D4">
        <w:rPr>
          <w:b/>
          <w:bCs/>
        </w:rPr>
        <w:t>:</w:t>
      </w:r>
      <w:r w:rsidR="00CD6981" w:rsidRPr="00C070D4">
        <w:rPr>
          <w:b/>
          <w:bCs/>
        </w:rPr>
        <w:t xml:space="preserve"> Position of the endoscope and of the instrument (a suction tube in this case) during the surgical procedure. </w:t>
      </w:r>
      <w:r w:rsidR="00CD6981" w:rsidRPr="00C070D4">
        <w:t xml:space="preserve">Note that the </w:t>
      </w:r>
      <w:r w:rsidR="00354ED4" w:rsidRPr="00C070D4">
        <w:t>f</w:t>
      </w:r>
      <w:r w:rsidR="00354ED4">
        <w:t>ou</w:t>
      </w:r>
      <w:r w:rsidR="00354ED4" w:rsidRPr="00C070D4">
        <w:t xml:space="preserve">rth </w:t>
      </w:r>
      <w:r w:rsidR="00CD6981" w:rsidRPr="00C070D4">
        <w:t xml:space="preserve">and fifth fingers are leaning on the patient’s head to stabilize the movements of the dominant hand. The endoscope leans against the posterior wall of the external auditory canal and the suction tube is inserted above </w:t>
      </w:r>
      <w:r w:rsidR="00B90A26" w:rsidRPr="00C070D4">
        <w:t>it.</w:t>
      </w:r>
    </w:p>
    <w:p w14:paraId="11A30822" w14:textId="77777777" w:rsidR="00443C15" w:rsidRPr="00C070D4" w:rsidRDefault="00443C15" w:rsidP="00443C15">
      <w:pPr>
        <w:rPr>
          <w:b/>
        </w:rPr>
      </w:pPr>
    </w:p>
    <w:p w14:paraId="52AFF4CB" w14:textId="43F78A20" w:rsidR="00962983" w:rsidRPr="00C070D4" w:rsidRDefault="00390044" w:rsidP="00962983">
      <w:pPr>
        <w:rPr>
          <w:lang w:val="it-IT"/>
        </w:rPr>
      </w:pPr>
      <w:r w:rsidRPr="00C070D4">
        <w:rPr>
          <w:b/>
        </w:rPr>
        <w:t>Figure 3</w:t>
      </w:r>
      <w:r w:rsidR="00C56FBF" w:rsidRPr="00C070D4">
        <w:t>:</w:t>
      </w:r>
      <w:r w:rsidR="004D1D40" w:rsidRPr="00C070D4">
        <w:t xml:space="preserve"> </w:t>
      </w:r>
      <w:r w:rsidR="004D1D40" w:rsidRPr="00C070D4">
        <w:rPr>
          <w:b/>
          <w:bCs/>
        </w:rPr>
        <w:t>P</w:t>
      </w:r>
      <w:r w:rsidR="0026785D" w:rsidRPr="00C070D4">
        <w:rPr>
          <w:b/>
          <w:bCs/>
        </w:rPr>
        <w:t>re-operative and p</w:t>
      </w:r>
      <w:r w:rsidR="004D1D40" w:rsidRPr="00C070D4">
        <w:rPr>
          <w:b/>
          <w:bCs/>
        </w:rPr>
        <w:t xml:space="preserve">ost-operative pure </w:t>
      </w:r>
      <w:r w:rsidR="00B5542F" w:rsidRPr="00C070D4">
        <w:rPr>
          <w:b/>
          <w:bCs/>
        </w:rPr>
        <w:t>tone audiometry</w:t>
      </w:r>
      <w:r w:rsidR="00C47903" w:rsidRPr="00C47903">
        <w:rPr>
          <w:b/>
          <w:bCs/>
          <w:vertAlign w:val="superscript"/>
        </w:rPr>
        <w:t>17</w:t>
      </w:r>
      <w:r w:rsidR="00B5542F" w:rsidRPr="00C070D4">
        <w:rPr>
          <w:b/>
          <w:bCs/>
        </w:rPr>
        <w:t>.</w:t>
      </w:r>
      <w:r w:rsidR="00B5542F" w:rsidRPr="00C070D4">
        <w:t xml:space="preserve"> dB</w:t>
      </w:r>
      <w:r w:rsidR="00475CE1">
        <w:t xml:space="preserve"> </w:t>
      </w:r>
      <w:r w:rsidR="00B5542F" w:rsidRPr="00C070D4">
        <w:t>=</w:t>
      </w:r>
      <w:r w:rsidR="00475CE1">
        <w:t xml:space="preserve"> </w:t>
      </w:r>
      <w:r w:rsidR="00B5542F" w:rsidRPr="00C070D4">
        <w:t>decibel Hz</w:t>
      </w:r>
      <w:r w:rsidR="00475CE1">
        <w:t xml:space="preserve"> </w:t>
      </w:r>
      <w:r w:rsidR="00B5542F" w:rsidRPr="00C070D4">
        <w:t>=</w:t>
      </w:r>
      <w:r w:rsidR="00475CE1">
        <w:t xml:space="preserve"> </w:t>
      </w:r>
      <w:r w:rsidR="00B5542F" w:rsidRPr="00C070D4">
        <w:t>H</w:t>
      </w:r>
      <w:r w:rsidR="004D1D40" w:rsidRPr="00C070D4">
        <w:t>ertz</w:t>
      </w:r>
      <w:r w:rsidR="00962983" w:rsidRPr="00C070D4">
        <w:t xml:space="preserve">. </w:t>
      </w:r>
    </w:p>
    <w:p w14:paraId="3D9FA811" w14:textId="4078FEE3" w:rsidR="007E0B83" w:rsidRPr="00C070D4" w:rsidRDefault="007E0B83" w:rsidP="00443C15"/>
    <w:p w14:paraId="32EAFD7D" w14:textId="77777777" w:rsidR="006E4797" w:rsidRPr="00C070D4" w:rsidRDefault="006E4797" w:rsidP="00443C15"/>
    <w:p w14:paraId="0BEB38EC" w14:textId="1F5C40AE" w:rsidR="006E4797" w:rsidRPr="00C070D4" w:rsidRDefault="00551D82" w:rsidP="00443C15">
      <w:pPr>
        <w:rPr>
          <w:b/>
        </w:rPr>
      </w:pPr>
      <w:r w:rsidRPr="00C070D4">
        <w:rPr>
          <w:b/>
        </w:rPr>
        <w:t>DISCUSSION:</w:t>
      </w:r>
    </w:p>
    <w:p w14:paraId="0DF786DF" w14:textId="658892D7" w:rsidR="00171F6D" w:rsidRPr="00C070D4" w:rsidRDefault="00C16D16" w:rsidP="00443C15">
      <w:r w:rsidRPr="00C070D4">
        <w:t>A</w:t>
      </w:r>
      <w:r w:rsidR="00BC104E" w:rsidRPr="00C070D4">
        <w:t xml:space="preserve"> protocol </w:t>
      </w:r>
      <w:r w:rsidR="00AE28B1" w:rsidRPr="00C070D4">
        <w:t xml:space="preserve">for </w:t>
      </w:r>
      <w:r w:rsidRPr="00C070D4">
        <w:t xml:space="preserve">totally </w:t>
      </w:r>
      <w:proofErr w:type="spellStart"/>
      <w:r w:rsidR="00A7094C" w:rsidRPr="00C070D4">
        <w:t>EStS</w:t>
      </w:r>
      <w:proofErr w:type="spellEnd"/>
      <w:r w:rsidR="00AE28B1" w:rsidRPr="00C070D4">
        <w:t xml:space="preserve"> is herein proposed, to guide any otologic surgeon in performing </w:t>
      </w:r>
      <w:r w:rsidR="00171F6D" w:rsidRPr="00C070D4">
        <w:t>stapes surgery endoscopically.</w:t>
      </w:r>
    </w:p>
    <w:p w14:paraId="295807BB" w14:textId="77777777" w:rsidR="00443C15" w:rsidRPr="00C070D4" w:rsidRDefault="00443C15" w:rsidP="00443C15"/>
    <w:p w14:paraId="10520529" w14:textId="4ABCA224" w:rsidR="00751E54" w:rsidRPr="00C070D4" w:rsidRDefault="00BC104E" w:rsidP="00706E1B">
      <w:r w:rsidRPr="00C070D4">
        <w:t xml:space="preserve">The first surgical step (elevation of the TMF) </w:t>
      </w:r>
      <w:r w:rsidR="00107CFC" w:rsidRPr="00C070D4">
        <w:t xml:space="preserve">could be the bloodiest </w:t>
      </w:r>
      <w:r w:rsidR="00171F6D" w:rsidRPr="00C070D4">
        <w:t>phase</w:t>
      </w:r>
      <w:r w:rsidR="00107CFC" w:rsidRPr="00C070D4">
        <w:t xml:space="preserve"> of the whole procedure, and it represents a challenge for the surgeon </w:t>
      </w:r>
      <w:r w:rsidRPr="00C070D4">
        <w:t>in relation to one-hand blee</w:t>
      </w:r>
      <w:r w:rsidR="00107CFC" w:rsidRPr="00C070D4">
        <w:t>ding control</w:t>
      </w:r>
      <w:r w:rsidR="00F35377" w:rsidRPr="00C070D4">
        <w:rPr>
          <w:vertAlign w:val="superscript"/>
        </w:rPr>
        <w:t>13</w:t>
      </w:r>
      <w:r w:rsidR="00475CE1" w:rsidRPr="00C070D4">
        <w:t>.</w:t>
      </w:r>
      <w:r w:rsidR="00F35377" w:rsidRPr="00C070D4">
        <w:t xml:space="preserve"> </w:t>
      </w:r>
      <w:r w:rsidR="00EC3620" w:rsidRPr="00C070D4">
        <w:t>Moreover, in otosclerosis cases</w:t>
      </w:r>
      <w:r w:rsidR="00475CE1">
        <w:t>,</w:t>
      </w:r>
      <w:r w:rsidR="00EC3620" w:rsidRPr="00C070D4">
        <w:t xml:space="preserve"> the tympanic membrane is intact</w:t>
      </w:r>
      <w:r w:rsidR="00475CE1">
        <w:t>;</w:t>
      </w:r>
      <w:r w:rsidR="00EC3620" w:rsidRPr="00C070D4">
        <w:t xml:space="preserve"> so maximal care should be paid not to damage it. As reported in our protocol</w:t>
      </w:r>
      <w:r w:rsidR="00A00862" w:rsidRPr="00C070D4">
        <w:t xml:space="preserve">, </w:t>
      </w:r>
      <w:r w:rsidR="00EC3620" w:rsidRPr="00C070D4">
        <w:t>some</w:t>
      </w:r>
      <w:r w:rsidR="00A00862" w:rsidRPr="00C070D4">
        <w:t xml:space="preserve"> </w:t>
      </w:r>
      <w:r w:rsidR="00EC3620" w:rsidRPr="00C070D4">
        <w:t xml:space="preserve">technical </w:t>
      </w:r>
      <w:r w:rsidR="00A00862" w:rsidRPr="00C070D4">
        <w:t xml:space="preserve">hints could be followed to reduce bleeding and guarantee </w:t>
      </w:r>
      <w:r w:rsidR="00EC3620" w:rsidRPr="00C070D4">
        <w:t>a smooth elevation of the flap:</w:t>
      </w:r>
      <w:r w:rsidR="00BC5020" w:rsidRPr="00C070D4">
        <w:t xml:space="preserve"> </w:t>
      </w:r>
      <w:r w:rsidR="00C56FBF" w:rsidRPr="00C070D4">
        <w:t>1</w:t>
      </w:r>
      <w:r w:rsidR="00BC5020" w:rsidRPr="00C070D4">
        <w:t xml:space="preserve">) </w:t>
      </w:r>
      <w:r w:rsidR="00D57699" w:rsidRPr="00C070D4">
        <w:t>use the monopolar to delineate the incision for the TMF;</w:t>
      </w:r>
      <w:r w:rsidR="00BC5020" w:rsidRPr="00C070D4">
        <w:t xml:space="preserve"> </w:t>
      </w:r>
      <w:r w:rsidR="00C56FBF" w:rsidRPr="00C070D4">
        <w:t>2</w:t>
      </w:r>
      <w:r w:rsidR="00BC5020" w:rsidRPr="00C070D4">
        <w:t xml:space="preserve">) </w:t>
      </w:r>
      <w:r w:rsidR="00EC3620" w:rsidRPr="00C070D4">
        <w:t xml:space="preserve">use </w:t>
      </w:r>
      <w:proofErr w:type="spellStart"/>
      <w:r w:rsidR="00EC3620" w:rsidRPr="00C070D4">
        <w:t>cotonoid</w:t>
      </w:r>
      <w:proofErr w:type="spellEnd"/>
      <w:r w:rsidR="00EC3620" w:rsidRPr="00C070D4">
        <w:t xml:space="preserve"> </w:t>
      </w:r>
      <w:proofErr w:type="spellStart"/>
      <w:r w:rsidR="00EC3620" w:rsidRPr="00C070D4">
        <w:t>pledgets</w:t>
      </w:r>
      <w:proofErr w:type="spellEnd"/>
      <w:r w:rsidR="00EC3620" w:rsidRPr="00C070D4">
        <w:t xml:space="preserve"> soaked in epinephrine to help raising the TMF, both to protect the flap and at the same time absorb excess blood</w:t>
      </w:r>
      <w:r w:rsidR="00F35377" w:rsidRPr="00C070D4">
        <w:rPr>
          <w:vertAlign w:val="superscript"/>
        </w:rPr>
        <w:t>1</w:t>
      </w:r>
      <w:r w:rsidR="00C47903">
        <w:rPr>
          <w:vertAlign w:val="superscript"/>
        </w:rPr>
        <w:t>8</w:t>
      </w:r>
      <w:r w:rsidR="00475CE1" w:rsidRPr="00C070D4">
        <w:t>;</w:t>
      </w:r>
      <w:r w:rsidR="00BC5020" w:rsidRPr="00C070D4">
        <w:t xml:space="preserve"> </w:t>
      </w:r>
      <w:r w:rsidR="00C56FBF" w:rsidRPr="00C070D4">
        <w:t>3</w:t>
      </w:r>
      <w:r w:rsidR="00BC5020" w:rsidRPr="00C070D4">
        <w:t xml:space="preserve">) </w:t>
      </w:r>
      <w:r w:rsidR="00EC3620" w:rsidRPr="00C070D4">
        <w:t xml:space="preserve">use the suction tube on the </w:t>
      </w:r>
      <w:proofErr w:type="spellStart"/>
      <w:r w:rsidR="00EC3620" w:rsidRPr="00C070D4">
        <w:t>cotonoid</w:t>
      </w:r>
      <w:proofErr w:type="spellEnd"/>
      <w:r w:rsidR="00EC3620" w:rsidRPr="00C070D4">
        <w:t xml:space="preserve"> </w:t>
      </w:r>
      <w:proofErr w:type="spellStart"/>
      <w:r w:rsidR="00EC3620" w:rsidRPr="00C070D4">
        <w:t>pledgets</w:t>
      </w:r>
      <w:proofErr w:type="spellEnd"/>
      <w:r w:rsidR="00EC3620" w:rsidRPr="00C070D4">
        <w:t xml:space="preserve"> to remove blood and proceed with dissection</w:t>
      </w:r>
      <w:r w:rsidR="00D57699" w:rsidRPr="00C070D4">
        <w:t>;</w:t>
      </w:r>
      <w:r w:rsidR="00BC5020" w:rsidRPr="00C070D4">
        <w:t xml:space="preserve"> </w:t>
      </w:r>
      <w:r w:rsidR="00C56FBF" w:rsidRPr="00C070D4">
        <w:t>4</w:t>
      </w:r>
      <w:r w:rsidR="00BC5020" w:rsidRPr="00C070D4">
        <w:t xml:space="preserve">) </w:t>
      </w:r>
      <w:r w:rsidR="00D57699" w:rsidRPr="00C070D4">
        <w:t xml:space="preserve">use the monopolar to cauterize any </w:t>
      </w:r>
      <w:r w:rsidR="00EC3620" w:rsidRPr="00C070D4">
        <w:t>bleeding point identified in the EAC skin.</w:t>
      </w:r>
      <w:r w:rsidR="00475CE1">
        <w:t xml:space="preserve"> </w:t>
      </w:r>
      <w:r w:rsidR="00751E54" w:rsidRPr="00C070D4">
        <w:t>Since the monopolar could result in some retraction of TMF</w:t>
      </w:r>
      <w:r w:rsidR="00E662B6" w:rsidRPr="00C070D4">
        <w:t xml:space="preserve"> </w:t>
      </w:r>
      <w:r w:rsidR="00751E54" w:rsidRPr="00C070D4">
        <w:t>and no graft is used to reinforce the flap in stapes surgery</w:t>
      </w:r>
      <w:r w:rsidR="00E662B6" w:rsidRPr="00C070D4">
        <w:t>, we suggest making a modified Rosen incision, keeping 8</w:t>
      </w:r>
      <w:r w:rsidR="00475CE1">
        <w:t>–</w:t>
      </w:r>
      <w:r w:rsidR="00E662B6" w:rsidRPr="00C070D4">
        <w:t>10 mm far from the annulus.</w:t>
      </w:r>
    </w:p>
    <w:p w14:paraId="414E0236" w14:textId="77777777" w:rsidR="00443C15" w:rsidRPr="00C070D4" w:rsidRDefault="00443C15" w:rsidP="00443C15">
      <w:pPr>
        <w:pBdr>
          <w:top w:val="nil"/>
          <w:left w:val="nil"/>
          <w:bottom w:val="nil"/>
          <w:right w:val="nil"/>
          <w:between w:val="nil"/>
        </w:pBdr>
      </w:pPr>
    </w:p>
    <w:p w14:paraId="29B3D276" w14:textId="19B038AF" w:rsidR="00706257" w:rsidRPr="00C070D4" w:rsidRDefault="00985998" w:rsidP="00443C15">
      <w:pPr>
        <w:pBdr>
          <w:top w:val="nil"/>
          <w:left w:val="nil"/>
          <w:bottom w:val="nil"/>
          <w:right w:val="nil"/>
          <w:between w:val="nil"/>
        </w:pBdr>
      </w:pPr>
      <w:r w:rsidRPr="00C070D4">
        <w:t>Another relevant step is t</w:t>
      </w:r>
      <w:r w:rsidR="00107CFC" w:rsidRPr="00C070D4">
        <w:t>he c</w:t>
      </w:r>
      <w:r w:rsidR="00706257" w:rsidRPr="00C070D4">
        <w:t xml:space="preserve">uretting of the </w:t>
      </w:r>
      <w:r w:rsidR="00BC5020" w:rsidRPr="00C070D4">
        <w:t>bony structures possibly covering the oval window region</w:t>
      </w:r>
      <w:r w:rsidRPr="00C070D4">
        <w:t xml:space="preserve"> </w:t>
      </w:r>
      <w:r w:rsidR="00BC5020" w:rsidRPr="00C070D4">
        <w:t xml:space="preserve">(the posterior wall of the EAC, the posterior spine, the chordal eminence, and the posterior canaliculus opening) </w:t>
      </w:r>
      <w:r w:rsidRPr="00C070D4">
        <w:t>to both</w:t>
      </w:r>
      <w:r w:rsidR="00706257" w:rsidRPr="00C070D4">
        <w:t xml:space="preserve"> achieve a good visualization of the footplate and the contiguous structures (such as </w:t>
      </w:r>
      <w:r w:rsidR="004C7D6B" w:rsidRPr="00C070D4">
        <w:t xml:space="preserve">the </w:t>
      </w:r>
      <w:r w:rsidR="00706257" w:rsidRPr="00C070D4">
        <w:t xml:space="preserve">facial nerve), </w:t>
      </w:r>
      <w:r w:rsidRPr="00C070D4">
        <w:t>and</w:t>
      </w:r>
      <w:r w:rsidR="00706257" w:rsidRPr="00C070D4">
        <w:t xml:space="preserve"> to create adequate working space on the</w:t>
      </w:r>
      <w:r w:rsidR="00DD1EBE" w:rsidRPr="00C070D4">
        <w:t xml:space="preserve"> stapes. </w:t>
      </w:r>
      <w:r w:rsidR="00BC5020" w:rsidRPr="00C070D4">
        <w:t xml:space="preserve">For the same reasons, the chorda tympani </w:t>
      </w:r>
      <w:proofErr w:type="gramStart"/>
      <w:r w:rsidR="00BC5020" w:rsidRPr="00C070D4">
        <w:t>has</w:t>
      </w:r>
      <w:proofErr w:type="gramEnd"/>
      <w:r w:rsidR="00BC5020" w:rsidRPr="00C070D4">
        <w:t xml:space="preserve"> usually to be displaced, most commonly on the medial side (i.e. </w:t>
      </w:r>
      <w:r w:rsidR="00475CE1" w:rsidRPr="00C070D4">
        <w:t>towar</w:t>
      </w:r>
      <w:r w:rsidR="00475CE1">
        <w:t>d</w:t>
      </w:r>
      <w:r w:rsidR="00475CE1" w:rsidRPr="00C070D4">
        <w:t xml:space="preserve"> </w:t>
      </w:r>
      <w:r w:rsidR="00BC5020" w:rsidRPr="00C070D4">
        <w:t xml:space="preserve">the middle ear cavity). </w:t>
      </w:r>
      <w:r w:rsidR="00107CFC" w:rsidRPr="00C070D4">
        <w:t>N</w:t>
      </w:r>
      <w:r w:rsidR="00DD1EBE" w:rsidRPr="00C070D4">
        <w:t xml:space="preserve">o correlation </w:t>
      </w:r>
      <w:r w:rsidRPr="00C070D4">
        <w:t>of</w:t>
      </w:r>
      <w:r w:rsidR="00DD1EBE" w:rsidRPr="00C070D4">
        <w:t xml:space="preserve"> post</w:t>
      </w:r>
      <w:r w:rsidR="004C7D6B" w:rsidRPr="00C070D4">
        <w:t>-</w:t>
      </w:r>
      <w:r w:rsidR="00DD1EBE" w:rsidRPr="00C070D4">
        <w:t xml:space="preserve">operative </w:t>
      </w:r>
      <w:r w:rsidR="00DD1EBE" w:rsidRPr="00C070D4">
        <w:lastRenderedPageBreak/>
        <w:t xml:space="preserve">dysgeusia </w:t>
      </w:r>
      <w:r w:rsidRPr="00C070D4">
        <w:t>with</w:t>
      </w:r>
      <w:r w:rsidR="00107CFC" w:rsidRPr="00C070D4">
        <w:t xml:space="preserve"> the number of curetted structures </w:t>
      </w:r>
      <w:r w:rsidRPr="00C070D4">
        <w:t xml:space="preserve">or the pattern of chorda tympani manipulation </w:t>
      </w:r>
      <w:r w:rsidR="00107CFC" w:rsidRPr="00C070D4">
        <w:t>has been</w:t>
      </w:r>
      <w:r w:rsidR="00DD1EBE" w:rsidRPr="00C070D4">
        <w:t xml:space="preserve"> found</w:t>
      </w:r>
      <w:r w:rsidR="00F35377" w:rsidRPr="00C070D4">
        <w:rPr>
          <w:vertAlign w:val="superscript"/>
        </w:rPr>
        <w:t>11</w:t>
      </w:r>
      <w:r w:rsidR="00475CE1" w:rsidRPr="00C070D4">
        <w:t>,</w:t>
      </w:r>
      <w:r w:rsidR="00DD1EBE" w:rsidRPr="00C070D4">
        <w:t xml:space="preserve"> </w:t>
      </w:r>
      <w:r w:rsidR="00153BEB" w:rsidRPr="00C070D4">
        <w:t>suggesting</w:t>
      </w:r>
      <w:r w:rsidR="00DD1EBE" w:rsidRPr="00C070D4">
        <w:t xml:space="preserve"> that the surgeon should </w:t>
      </w:r>
      <w:r w:rsidR="00EC3620" w:rsidRPr="00C070D4">
        <w:t xml:space="preserve">remove enough bone to </w:t>
      </w:r>
      <w:r w:rsidR="00DD1EBE" w:rsidRPr="00C070D4">
        <w:t xml:space="preserve">gain a </w:t>
      </w:r>
      <w:r w:rsidR="00EC3620" w:rsidRPr="00C070D4">
        <w:t xml:space="preserve">proper </w:t>
      </w:r>
      <w:r w:rsidR="00DD1EBE" w:rsidRPr="00C070D4">
        <w:t xml:space="preserve">area of maneuvering for the most delicate parts of the procedure, without worrying for </w:t>
      </w:r>
      <w:r w:rsidR="00153BEB" w:rsidRPr="00C070D4">
        <w:t xml:space="preserve">the </w:t>
      </w:r>
      <w:r w:rsidR="00DD1EBE" w:rsidRPr="00C070D4">
        <w:t>chorda tympani dysfunction.</w:t>
      </w:r>
    </w:p>
    <w:p w14:paraId="49D51FD4" w14:textId="77777777" w:rsidR="00443C15" w:rsidRPr="00C070D4" w:rsidRDefault="00443C15" w:rsidP="00443C15">
      <w:pPr>
        <w:pBdr>
          <w:top w:val="nil"/>
          <w:left w:val="nil"/>
          <w:bottom w:val="nil"/>
          <w:right w:val="nil"/>
          <w:between w:val="nil"/>
        </w:pBdr>
      </w:pPr>
    </w:p>
    <w:p w14:paraId="423BB63F" w14:textId="3B383FBF" w:rsidR="000A73F4" w:rsidRPr="00C070D4" w:rsidRDefault="00ED73A0" w:rsidP="00443C15">
      <w:pPr>
        <w:pBdr>
          <w:top w:val="nil"/>
          <w:left w:val="nil"/>
          <w:bottom w:val="nil"/>
          <w:right w:val="nil"/>
          <w:between w:val="nil"/>
        </w:pBdr>
      </w:pPr>
      <w:r w:rsidRPr="00C070D4">
        <w:t xml:space="preserve">The main advantage in the use of endoscope in </w:t>
      </w:r>
      <w:r w:rsidR="004C7D6B" w:rsidRPr="00C070D4">
        <w:t>ear</w:t>
      </w:r>
      <w:r w:rsidRPr="00C070D4">
        <w:t xml:space="preserve"> surgery is the super</w:t>
      </w:r>
      <w:r w:rsidR="00EC3620" w:rsidRPr="00C070D4">
        <w:t>ior</w:t>
      </w:r>
      <w:r w:rsidRPr="00C070D4">
        <w:t xml:space="preserve"> visualization of the mesotympanic and </w:t>
      </w:r>
      <w:proofErr w:type="spellStart"/>
      <w:r w:rsidRPr="00C070D4">
        <w:t>retrotympanic</w:t>
      </w:r>
      <w:proofErr w:type="spellEnd"/>
      <w:r w:rsidRPr="00C070D4">
        <w:t xml:space="preserve"> areas</w:t>
      </w:r>
      <w:r w:rsidR="00F35377" w:rsidRPr="00C070D4">
        <w:rPr>
          <w:vertAlign w:val="superscript"/>
        </w:rPr>
        <w:t>1</w:t>
      </w:r>
      <w:r w:rsidR="00C47903">
        <w:rPr>
          <w:vertAlign w:val="superscript"/>
        </w:rPr>
        <w:t>9</w:t>
      </w:r>
      <w:r w:rsidR="00475CE1" w:rsidRPr="00C070D4">
        <w:t>.</w:t>
      </w:r>
      <w:r w:rsidR="00DC1E47" w:rsidRPr="00C070D4">
        <w:t xml:space="preserve"> </w:t>
      </w:r>
      <w:r w:rsidRPr="00C070D4">
        <w:t xml:space="preserve">The complete visualization of the </w:t>
      </w:r>
      <w:r w:rsidR="00A7094C" w:rsidRPr="00C070D4">
        <w:t>oval window region</w:t>
      </w:r>
      <w:r w:rsidRPr="00C070D4">
        <w:t xml:space="preserve"> and the modifiable angle of </w:t>
      </w:r>
      <w:r w:rsidR="00475CE1">
        <w:t xml:space="preserve">the </w:t>
      </w:r>
      <w:r w:rsidRPr="00C070D4">
        <w:t>v</w:t>
      </w:r>
      <w:r w:rsidR="00EC3620" w:rsidRPr="00C070D4">
        <w:t xml:space="preserve">iew achievable by simply moving the 0° endoscope </w:t>
      </w:r>
      <w:r w:rsidRPr="00C070D4">
        <w:t>i</w:t>
      </w:r>
      <w:r w:rsidR="00D66BC8" w:rsidRPr="00C070D4">
        <w:t>s particularly useful in unfavo</w:t>
      </w:r>
      <w:r w:rsidRPr="00C070D4">
        <w:t xml:space="preserve">rable anatomical conditions that could increase the technical difficulty and the risk of complications, such as facial nerve palsy </w:t>
      </w:r>
      <w:r w:rsidR="00EC3620" w:rsidRPr="00C070D4">
        <w:t>when the facial nerve is dehiscent</w:t>
      </w:r>
      <w:r w:rsidR="00F35377" w:rsidRPr="00C070D4">
        <w:rPr>
          <w:vertAlign w:val="superscript"/>
        </w:rPr>
        <w:t>9</w:t>
      </w:r>
      <w:r w:rsidR="001B6A72" w:rsidRPr="00C070D4">
        <w:t>.</w:t>
      </w:r>
    </w:p>
    <w:p w14:paraId="4032457A" w14:textId="77777777" w:rsidR="00443C15" w:rsidRPr="00C070D4" w:rsidRDefault="00443C15" w:rsidP="00443C15">
      <w:pPr>
        <w:pBdr>
          <w:top w:val="nil"/>
          <w:left w:val="nil"/>
          <w:bottom w:val="nil"/>
          <w:right w:val="nil"/>
          <w:between w:val="nil"/>
        </w:pBdr>
      </w:pPr>
    </w:p>
    <w:p w14:paraId="69AAC968" w14:textId="52012086" w:rsidR="00ED73A0" w:rsidRPr="00C070D4" w:rsidRDefault="00ED73A0" w:rsidP="00443C15">
      <w:pPr>
        <w:pBdr>
          <w:top w:val="nil"/>
          <w:left w:val="nil"/>
          <w:bottom w:val="nil"/>
          <w:right w:val="nil"/>
          <w:between w:val="nil"/>
        </w:pBdr>
      </w:pPr>
      <w:r w:rsidRPr="00C070D4">
        <w:t>The presented protocol could present some var</w:t>
      </w:r>
      <w:r w:rsidR="0029728E" w:rsidRPr="00C070D4">
        <w:t>iatio</w:t>
      </w:r>
      <w:r w:rsidR="0033745A" w:rsidRPr="00C070D4">
        <w:t xml:space="preserve">ns in the sequence of the steps. </w:t>
      </w:r>
      <w:r w:rsidR="00B201AB" w:rsidRPr="00C070D4">
        <w:t>T</w:t>
      </w:r>
      <w:r w:rsidR="0033745A" w:rsidRPr="00C070D4">
        <w:t xml:space="preserve">his </w:t>
      </w:r>
      <w:r w:rsidR="00B201AB" w:rsidRPr="00C070D4">
        <w:t>case report</w:t>
      </w:r>
      <w:r w:rsidR="0033745A" w:rsidRPr="00C070D4">
        <w:t xml:space="preserve"> </w:t>
      </w:r>
      <w:r w:rsidR="00911120" w:rsidRPr="00C070D4">
        <w:t>shows</w:t>
      </w:r>
      <w:r w:rsidR="0033745A" w:rsidRPr="00C070D4">
        <w:t xml:space="preserve"> a partial reversal surgical step technique, where the </w:t>
      </w:r>
      <w:r w:rsidR="009610ED" w:rsidRPr="00C070D4">
        <w:t>hole in the footplate</w:t>
      </w:r>
      <w:r w:rsidR="0033745A" w:rsidRPr="00C070D4">
        <w:t xml:space="preserve"> is performed before </w:t>
      </w:r>
      <w:r w:rsidR="006A6F22" w:rsidRPr="00C070D4">
        <w:t xml:space="preserve">disarticulation of the stapes from the incus and </w:t>
      </w:r>
      <w:r w:rsidR="0033745A" w:rsidRPr="00C070D4">
        <w:t xml:space="preserve">removal of the stapes superstructure. In the authors’ experience, this sequence guarantees </w:t>
      </w:r>
      <w:r w:rsidR="001E18CD" w:rsidRPr="00C070D4">
        <w:t>more stability to the footplate during the creation of the hole</w:t>
      </w:r>
      <w:r w:rsidR="00A530DD" w:rsidRPr="00C070D4">
        <w:t xml:space="preserve">, </w:t>
      </w:r>
      <w:r w:rsidR="00F443BB" w:rsidRPr="00C070D4">
        <w:t>reducing the risks of accidental mobilization of the footplate, and in case of footplate fracture or floating footplate, aiding the surgeon in removing the footplate (stapedectomy).</w:t>
      </w:r>
      <w:r w:rsidR="007569AA" w:rsidRPr="00C070D4">
        <w:t xml:space="preserve"> </w:t>
      </w:r>
      <w:r w:rsidR="006A6F22" w:rsidRPr="00C070D4">
        <w:t>For the same reason, t</w:t>
      </w:r>
      <w:r w:rsidR="001E18CD" w:rsidRPr="00C070D4">
        <w:t xml:space="preserve">he sectioning of the tendon </w:t>
      </w:r>
      <w:r w:rsidR="006A6F22" w:rsidRPr="00C070D4">
        <w:t>is preferably</w:t>
      </w:r>
      <w:r w:rsidR="001E18CD" w:rsidRPr="00C070D4">
        <w:t xml:space="preserve"> performed after pos</w:t>
      </w:r>
      <w:r w:rsidR="006A6F22" w:rsidRPr="00C070D4">
        <w:t xml:space="preserve">terior crurotomy and </w:t>
      </w:r>
      <w:r w:rsidR="009610ED" w:rsidRPr="00C070D4">
        <w:t>footplate hole</w:t>
      </w:r>
      <w:r w:rsidR="006A6F22" w:rsidRPr="00C070D4">
        <w:t>.</w:t>
      </w:r>
      <w:r w:rsidR="00911120" w:rsidRPr="00C070D4">
        <w:t xml:space="preserve"> </w:t>
      </w:r>
      <w:r w:rsidR="001E18CD" w:rsidRPr="00C070D4">
        <w:t>However, other techniques, originally proposed in microscopic stapes surgery, could be followed in the endoscopic setting</w:t>
      </w:r>
      <w:r w:rsidR="00F35377" w:rsidRPr="00C070D4">
        <w:rPr>
          <w:vertAlign w:val="superscript"/>
        </w:rPr>
        <w:t>7</w:t>
      </w:r>
      <w:r w:rsidR="00F92596" w:rsidRPr="00C070D4">
        <w:t xml:space="preserve">, such as </w:t>
      </w:r>
      <w:r w:rsidR="001E18CD" w:rsidRPr="00C070D4">
        <w:t>F</w:t>
      </w:r>
      <w:r w:rsidR="00F92596" w:rsidRPr="00C070D4">
        <w:t>isch’s stapedotomy (</w:t>
      </w:r>
      <w:r w:rsidR="001E18CD" w:rsidRPr="00C070D4">
        <w:t>d</w:t>
      </w:r>
      <w:r w:rsidR="0029728E" w:rsidRPr="00C070D4">
        <w:t xml:space="preserve">isarticulation of the incudo-stapedial joint, stapedial tendon sectioning, posterior </w:t>
      </w:r>
      <w:r w:rsidR="004527B8" w:rsidRPr="00C070D4">
        <w:t xml:space="preserve">crurotomy, </w:t>
      </w:r>
      <w:r w:rsidR="001E18CD" w:rsidRPr="00C070D4">
        <w:t>removal of stapes superstructure</w:t>
      </w:r>
      <w:r w:rsidR="0029728E" w:rsidRPr="00C070D4">
        <w:t xml:space="preserve"> </w:t>
      </w:r>
      <w:r w:rsidR="004527B8" w:rsidRPr="00C070D4">
        <w:t>and</w:t>
      </w:r>
      <w:r w:rsidR="0029728E" w:rsidRPr="00C070D4">
        <w:t xml:space="preserve"> </w:t>
      </w:r>
      <w:r w:rsidR="006254D6" w:rsidRPr="00C070D4">
        <w:t>making a hole in the footplate</w:t>
      </w:r>
      <w:r w:rsidR="00F92596" w:rsidRPr="00C070D4">
        <w:t xml:space="preserve">) or </w:t>
      </w:r>
      <w:r w:rsidR="0029728E" w:rsidRPr="00C070D4">
        <w:t>Fisc</w:t>
      </w:r>
      <w:r w:rsidR="00F92596" w:rsidRPr="00C070D4">
        <w:t>h’s reversal steps stapedotomy (</w:t>
      </w:r>
      <w:r w:rsidR="0029728E" w:rsidRPr="00C070D4">
        <w:t xml:space="preserve">after posterior crurotomy, </w:t>
      </w:r>
      <w:r w:rsidR="006254D6" w:rsidRPr="00C070D4">
        <w:t>hole in the footplate</w:t>
      </w:r>
      <w:r w:rsidR="0029728E" w:rsidRPr="00C070D4">
        <w:t xml:space="preserve"> is performed and the prosthesis is placed and fixed to the incus before removing the stapes </w:t>
      </w:r>
      <w:r w:rsidR="0033745A" w:rsidRPr="00C070D4">
        <w:t>superstructure</w:t>
      </w:r>
      <w:r w:rsidR="00F92596" w:rsidRPr="00C070D4">
        <w:t>)</w:t>
      </w:r>
      <w:r w:rsidR="0029728E" w:rsidRPr="00C070D4">
        <w:t>.</w:t>
      </w:r>
    </w:p>
    <w:p w14:paraId="2F9CBC8E" w14:textId="77777777" w:rsidR="00443C15" w:rsidRPr="00C070D4" w:rsidRDefault="00443C15" w:rsidP="00443C15">
      <w:pPr>
        <w:pBdr>
          <w:top w:val="nil"/>
          <w:left w:val="nil"/>
          <w:bottom w:val="nil"/>
          <w:right w:val="nil"/>
          <w:between w:val="nil"/>
        </w:pBdr>
      </w:pPr>
    </w:p>
    <w:p w14:paraId="280544EE" w14:textId="3153244F" w:rsidR="00C30811" w:rsidRPr="00C070D4" w:rsidRDefault="00C30811" w:rsidP="00443C15">
      <w:pPr>
        <w:pBdr>
          <w:top w:val="nil"/>
          <w:left w:val="nil"/>
          <w:bottom w:val="nil"/>
          <w:right w:val="nil"/>
          <w:between w:val="nil"/>
        </w:pBdr>
      </w:pPr>
      <w:r w:rsidRPr="00C070D4">
        <w:t xml:space="preserve">Regarding the stapedotomy technique, the </w:t>
      </w:r>
      <w:r w:rsidR="00BB323F" w:rsidRPr="00C070D4">
        <w:t xml:space="preserve">stapedial tendon sectioning, the posterior crurotomy and the </w:t>
      </w:r>
      <w:r w:rsidR="006254D6" w:rsidRPr="00C070D4">
        <w:t>footplate hole</w:t>
      </w:r>
      <w:r w:rsidR="00BB323F" w:rsidRPr="00C070D4">
        <w:t xml:space="preserve"> could be performed with C</w:t>
      </w:r>
      <w:r w:rsidRPr="00C070D4">
        <w:t>O</w:t>
      </w:r>
      <w:r w:rsidRPr="00C070D4">
        <w:rPr>
          <w:vertAlign w:val="subscript"/>
        </w:rPr>
        <w:t>2</w:t>
      </w:r>
      <w:r w:rsidRPr="00706E1B">
        <w:t xml:space="preserve"> </w:t>
      </w:r>
      <w:r w:rsidR="00BB323F" w:rsidRPr="00C070D4">
        <w:t xml:space="preserve">laser, if available. According to the literature, hearing results and complications are </w:t>
      </w:r>
      <w:r w:rsidRPr="00C070D4">
        <w:t>similar</w:t>
      </w:r>
      <w:r w:rsidR="00BB323F" w:rsidRPr="00C070D4">
        <w:t xml:space="preserve"> between CO</w:t>
      </w:r>
      <w:r w:rsidR="00BB323F" w:rsidRPr="00C070D4">
        <w:rPr>
          <w:vertAlign w:val="subscript"/>
        </w:rPr>
        <w:t>2</w:t>
      </w:r>
      <w:r w:rsidR="00BB323F" w:rsidRPr="00C070D4">
        <w:t xml:space="preserve"> laser and microdrill groups, despite these techniques </w:t>
      </w:r>
      <w:r w:rsidR="001B6A72">
        <w:t xml:space="preserve">not </w:t>
      </w:r>
      <w:r w:rsidR="001B6A72" w:rsidRPr="00C070D4">
        <w:t>hav</w:t>
      </w:r>
      <w:r w:rsidR="001B6A72">
        <w:t>ing</w:t>
      </w:r>
      <w:r w:rsidR="00BB323F" w:rsidRPr="00C070D4">
        <w:t xml:space="preserve"> been </w:t>
      </w:r>
      <w:r w:rsidR="00DD5C09" w:rsidRPr="00C070D4">
        <w:t xml:space="preserve">directly </w:t>
      </w:r>
      <w:r w:rsidR="00BB323F" w:rsidRPr="00C070D4">
        <w:t>compared</w:t>
      </w:r>
      <w:r w:rsidR="00DD5C09" w:rsidRPr="00C070D4">
        <w:t xml:space="preserve"> </w:t>
      </w:r>
      <w:r w:rsidR="00063250" w:rsidRPr="00C070D4">
        <w:t xml:space="preserve">in the endoscopic setting </w:t>
      </w:r>
      <w:r w:rsidR="00DD5C09" w:rsidRPr="00C070D4">
        <w:t>yet</w:t>
      </w:r>
      <w:r w:rsidR="00C47903">
        <w:rPr>
          <w:vertAlign w:val="superscript"/>
        </w:rPr>
        <w:t>20</w:t>
      </w:r>
      <w:r w:rsidR="001B6A72" w:rsidRPr="00C070D4">
        <w:t>.</w:t>
      </w:r>
    </w:p>
    <w:p w14:paraId="01991370" w14:textId="77777777" w:rsidR="00443C15" w:rsidRPr="00C070D4" w:rsidRDefault="00443C15" w:rsidP="00443C15">
      <w:pPr>
        <w:pBdr>
          <w:top w:val="nil"/>
          <w:left w:val="nil"/>
          <w:bottom w:val="nil"/>
          <w:right w:val="nil"/>
          <w:between w:val="nil"/>
        </w:pBdr>
      </w:pPr>
    </w:p>
    <w:p w14:paraId="5D01357F" w14:textId="6C4B40AF" w:rsidR="00DD5C09" w:rsidRPr="00C070D4" w:rsidRDefault="00063250" w:rsidP="00443C15">
      <w:pPr>
        <w:pBdr>
          <w:top w:val="nil"/>
          <w:left w:val="nil"/>
          <w:bottom w:val="nil"/>
          <w:right w:val="nil"/>
          <w:between w:val="nil"/>
        </w:pBdr>
      </w:pPr>
      <w:r w:rsidRPr="00C070D4">
        <w:t>The</w:t>
      </w:r>
      <w:r w:rsidR="00DD5C09" w:rsidRPr="00C070D4">
        <w:t xml:space="preserve"> positioning</w:t>
      </w:r>
      <w:r w:rsidRPr="00C070D4">
        <w:t xml:space="preserve"> of the prosthesis</w:t>
      </w:r>
      <w:r w:rsidR="00DD5C09" w:rsidRPr="00C070D4">
        <w:t xml:space="preserve"> is another difficult step of </w:t>
      </w:r>
      <w:proofErr w:type="spellStart"/>
      <w:r w:rsidR="00DD5C09" w:rsidRPr="00C070D4">
        <w:t>EStS</w:t>
      </w:r>
      <w:proofErr w:type="spellEnd"/>
      <w:r w:rsidR="00DD5C09" w:rsidRPr="00C070D4">
        <w:t xml:space="preserve">: the suction tube allows to insert it into the tympanic cavity, </w:t>
      </w:r>
      <w:r w:rsidR="001B6A72">
        <w:t xml:space="preserve">and </w:t>
      </w:r>
      <w:r w:rsidR="00DD5C09" w:rsidRPr="00C070D4">
        <w:t xml:space="preserve">then the actual placement in the </w:t>
      </w:r>
      <w:r w:rsidR="006254D6" w:rsidRPr="00C070D4">
        <w:t>footplate</w:t>
      </w:r>
      <w:r w:rsidR="00DD5C09" w:rsidRPr="00C070D4">
        <w:t xml:space="preserve"> hole should be performed with a hook. </w:t>
      </w:r>
      <w:r w:rsidR="006F7F94" w:rsidRPr="00C070D4">
        <w:t>The direct and close visualization of the endoscope helps the surgeon to follow the prosthesis from the EAC to the footplate with no need of specific instruments to properly position it (i.e.</w:t>
      </w:r>
      <w:r w:rsidR="001B6A72">
        <w:t>,</w:t>
      </w:r>
      <w:r w:rsidR="006F7F94" w:rsidRPr="00C070D4">
        <w:t xml:space="preserve"> self-retaining forceps). </w:t>
      </w:r>
      <w:r w:rsidR="00DD5C09" w:rsidRPr="00C070D4">
        <w:t>Excessive strength during crimping should be avoided to prevent incus long process necrosis</w:t>
      </w:r>
      <w:r w:rsidR="00A934C9" w:rsidRPr="00C070D4">
        <w:t xml:space="preserve"> and prosthesis dislocation.</w:t>
      </w:r>
    </w:p>
    <w:p w14:paraId="26F8F2A6" w14:textId="77777777" w:rsidR="00443C15" w:rsidRPr="00C070D4" w:rsidRDefault="00443C15" w:rsidP="00443C15">
      <w:pPr>
        <w:pBdr>
          <w:top w:val="nil"/>
          <w:left w:val="nil"/>
          <w:bottom w:val="nil"/>
          <w:right w:val="nil"/>
          <w:between w:val="nil"/>
        </w:pBdr>
      </w:pPr>
    </w:p>
    <w:p w14:paraId="40F3D756" w14:textId="216497D6" w:rsidR="002D7171" w:rsidRPr="00C070D4" w:rsidRDefault="002D7171" w:rsidP="00443C15">
      <w:pPr>
        <w:pBdr>
          <w:top w:val="nil"/>
          <w:left w:val="nil"/>
          <w:bottom w:val="nil"/>
          <w:right w:val="nil"/>
          <w:between w:val="nil"/>
        </w:pBdr>
      </w:pPr>
      <w:r w:rsidRPr="00C070D4">
        <w:t xml:space="preserve">Finally, during </w:t>
      </w:r>
      <w:r w:rsidR="007569AA" w:rsidRPr="00C070D4">
        <w:t xml:space="preserve">the </w:t>
      </w:r>
      <w:r w:rsidRPr="00C070D4">
        <w:t>repositioning of the TMF</w:t>
      </w:r>
      <w:r w:rsidR="001B6A72">
        <w:t>,</w:t>
      </w:r>
      <w:r w:rsidRPr="00C070D4">
        <w:t xml:space="preserve"> particular attention should be paid to roll it out so that the cutaneous layer of the tympanic membrane is </w:t>
      </w:r>
      <w:r w:rsidR="001B6A72" w:rsidRPr="00C070D4">
        <w:t>towar</w:t>
      </w:r>
      <w:r w:rsidR="001B6A72">
        <w:t>d</w:t>
      </w:r>
      <w:r w:rsidR="001B6A72" w:rsidRPr="00C070D4">
        <w:t xml:space="preserve"> </w:t>
      </w:r>
      <w:r w:rsidRPr="00C070D4">
        <w:t>the ear canal, and the bony surface is completely covered. This prevents the formation of iatrogenic cholesteatoma.</w:t>
      </w:r>
    </w:p>
    <w:p w14:paraId="29A5A3A4" w14:textId="77777777" w:rsidR="00443C15" w:rsidRPr="00C070D4" w:rsidRDefault="00443C15" w:rsidP="00443C15"/>
    <w:p w14:paraId="34B78304" w14:textId="5533B5B4" w:rsidR="002D7171" w:rsidRPr="00C070D4" w:rsidRDefault="0029099A" w:rsidP="00443C15">
      <w:r w:rsidRPr="00C070D4">
        <w:lastRenderedPageBreak/>
        <w:t xml:space="preserve">In conclusion, this protocol could guide any otologic surgeon in safely performing </w:t>
      </w:r>
      <w:proofErr w:type="spellStart"/>
      <w:r w:rsidRPr="00C070D4">
        <w:t>EStS</w:t>
      </w:r>
      <w:proofErr w:type="spellEnd"/>
      <w:r w:rsidRPr="00C070D4">
        <w:t xml:space="preserve">. </w:t>
      </w:r>
      <w:r w:rsidRPr="00C070D4">
        <w:rPr>
          <w:bCs/>
        </w:rPr>
        <w:t xml:space="preserve">Being </w:t>
      </w:r>
      <w:r w:rsidR="007569AA" w:rsidRPr="00C070D4">
        <w:rPr>
          <w:bCs/>
        </w:rPr>
        <w:t xml:space="preserve">a </w:t>
      </w:r>
      <w:r w:rsidRPr="00C070D4">
        <w:rPr>
          <w:bCs/>
        </w:rPr>
        <w:t>one-handed technique, management of bleeding, positioning and crimping of the prosthesis may be challenging for novice endoscopic surgeons, so the authors suggest some training in endoscopic ear surgery</w:t>
      </w:r>
      <w:r w:rsidR="00996CB9" w:rsidRPr="00C070D4">
        <w:rPr>
          <w:bCs/>
        </w:rPr>
        <w:t xml:space="preserve"> (either </w:t>
      </w:r>
      <w:r w:rsidR="00996CB9" w:rsidRPr="00706E1B">
        <w:rPr>
          <w:bCs/>
          <w:i/>
          <w:iCs/>
        </w:rPr>
        <w:t>in vivo</w:t>
      </w:r>
      <w:r w:rsidR="00996CB9" w:rsidRPr="00C070D4">
        <w:rPr>
          <w:bCs/>
        </w:rPr>
        <w:t xml:space="preserve"> or </w:t>
      </w:r>
      <w:r w:rsidR="00996CB9" w:rsidRPr="00706E1B">
        <w:rPr>
          <w:bCs/>
          <w:i/>
          <w:iCs/>
        </w:rPr>
        <w:t>ex vivo</w:t>
      </w:r>
      <w:r w:rsidR="00996CB9" w:rsidRPr="00C070D4">
        <w:rPr>
          <w:bCs/>
        </w:rPr>
        <w:t>)</w:t>
      </w:r>
      <w:r w:rsidRPr="00C070D4">
        <w:rPr>
          <w:bCs/>
        </w:rPr>
        <w:t xml:space="preserve"> before performing endoscopic stapedotomy. Indeed, according to a previously published five-staged endoscopic ear surgery training program, stapes surgery is considered “Level III”, after basic procedures as myringotomy and myringoplasty</w:t>
      </w:r>
      <w:r w:rsidR="00F35377" w:rsidRPr="00C070D4">
        <w:rPr>
          <w:bCs/>
          <w:vertAlign w:val="superscript"/>
        </w:rPr>
        <w:t>2</w:t>
      </w:r>
      <w:r w:rsidR="00C47903">
        <w:rPr>
          <w:bCs/>
          <w:vertAlign w:val="superscript"/>
        </w:rPr>
        <w:t>1</w:t>
      </w:r>
      <w:r w:rsidR="00AE22BF" w:rsidRPr="00C070D4">
        <w:rPr>
          <w:bCs/>
        </w:rPr>
        <w:t>.</w:t>
      </w:r>
      <w:r w:rsidR="00996CB9" w:rsidRPr="00C070D4">
        <w:rPr>
          <w:bCs/>
        </w:rPr>
        <w:t xml:space="preserve"> Moreover, the ovine model has been validated as an </w:t>
      </w:r>
      <w:r w:rsidR="00996CB9" w:rsidRPr="0056796E">
        <w:rPr>
          <w:bCs/>
          <w:i/>
          <w:iCs/>
        </w:rPr>
        <w:t xml:space="preserve">ex vivo </w:t>
      </w:r>
      <w:r w:rsidR="00996CB9" w:rsidRPr="00C070D4">
        <w:rPr>
          <w:bCs/>
        </w:rPr>
        <w:t xml:space="preserve">animal model for endoscopic </w:t>
      </w:r>
      <w:r w:rsidR="00AD4733" w:rsidRPr="00C070D4">
        <w:rPr>
          <w:bCs/>
        </w:rPr>
        <w:t>training,</w:t>
      </w:r>
      <w:r w:rsidR="00996CB9" w:rsidRPr="00C070D4">
        <w:rPr>
          <w:bCs/>
        </w:rPr>
        <w:t xml:space="preserve"> including stapes surgery</w:t>
      </w:r>
      <w:r w:rsidR="00F35377" w:rsidRPr="00C070D4">
        <w:rPr>
          <w:bCs/>
          <w:vertAlign w:val="superscript"/>
        </w:rPr>
        <w:t>2</w:t>
      </w:r>
      <w:r w:rsidR="00C47903">
        <w:rPr>
          <w:bCs/>
          <w:vertAlign w:val="superscript"/>
        </w:rPr>
        <w:t>2</w:t>
      </w:r>
      <w:r w:rsidR="00AE22BF" w:rsidRPr="00C070D4">
        <w:rPr>
          <w:bCs/>
        </w:rPr>
        <w:t>.</w:t>
      </w:r>
    </w:p>
    <w:p w14:paraId="2953BE82" w14:textId="77777777" w:rsidR="002D7171" w:rsidRPr="00C070D4" w:rsidRDefault="002D7171" w:rsidP="00443C15">
      <w:pPr>
        <w:pBdr>
          <w:top w:val="nil"/>
          <w:left w:val="nil"/>
          <w:bottom w:val="nil"/>
          <w:right w:val="nil"/>
          <w:between w:val="nil"/>
        </w:pBdr>
        <w:rPr>
          <w:b/>
        </w:rPr>
      </w:pPr>
    </w:p>
    <w:p w14:paraId="59F37CC4" w14:textId="0EB95044" w:rsidR="006E4797" w:rsidRPr="00C070D4" w:rsidRDefault="00551D82" w:rsidP="00443C15">
      <w:pPr>
        <w:pBdr>
          <w:top w:val="nil"/>
          <w:left w:val="nil"/>
          <w:bottom w:val="nil"/>
          <w:right w:val="nil"/>
          <w:between w:val="nil"/>
        </w:pBdr>
      </w:pPr>
      <w:r w:rsidRPr="00C070D4">
        <w:rPr>
          <w:b/>
        </w:rPr>
        <w:t>ACKNOWLEDGMENTS:</w:t>
      </w:r>
    </w:p>
    <w:p w14:paraId="25B2FBBD" w14:textId="7953AA99" w:rsidR="006E4797" w:rsidRPr="00C070D4" w:rsidRDefault="00CA4B5C" w:rsidP="00443C15">
      <w:r w:rsidRPr="00C070D4">
        <w:t>None.</w:t>
      </w:r>
    </w:p>
    <w:p w14:paraId="6CAEA445" w14:textId="77777777" w:rsidR="00443C15" w:rsidRPr="00C070D4" w:rsidRDefault="00443C15" w:rsidP="00443C15">
      <w:pPr>
        <w:pBdr>
          <w:top w:val="nil"/>
          <w:left w:val="nil"/>
          <w:bottom w:val="nil"/>
          <w:right w:val="nil"/>
          <w:between w:val="nil"/>
        </w:pBdr>
        <w:rPr>
          <w:b/>
        </w:rPr>
      </w:pPr>
    </w:p>
    <w:p w14:paraId="5E703EBA" w14:textId="76490A0E" w:rsidR="006E4797" w:rsidRPr="00C070D4" w:rsidRDefault="00551D82" w:rsidP="00443C15">
      <w:pPr>
        <w:pBdr>
          <w:top w:val="nil"/>
          <w:left w:val="nil"/>
          <w:bottom w:val="nil"/>
          <w:right w:val="nil"/>
          <w:between w:val="nil"/>
        </w:pBdr>
      </w:pPr>
      <w:r w:rsidRPr="00C070D4">
        <w:rPr>
          <w:b/>
        </w:rPr>
        <w:t>DISCLOSURES</w:t>
      </w:r>
      <w:r w:rsidR="000A73F4" w:rsidRPr="00C070D4">
        <w:rPr>
          <w:b/>
        </w:rPr>
        <w:t>:</w:t>
      </w:r>
    </w:p>
    <w:p w14:paraId="132340D6" w14:textId="15C857A5" w:rsidR="006E4797" w:rsidRPr="00C070D4" w:rsidRDefault="00CA4B5C" w:rsidP="00443C15">
      <w:r w:rsidRPr="00C070D4">
        <w:t>All the authors declare no conflicts of interest.</w:t>
      </w:r>
    </w:p>
    <w:p w14:paraId="4A7B0E5C" w14:textId="77777777" w:rsidR="006E4797" w:rsidRPr="00C070D4" w:rsidRDefault="006E4797" w:rsidP="00443C15"/>
    <w:p w14:paraId="3DDE030B" w14:textId="6B13B49E" w:rsidR="00DC13A8" w:rsidRPr="00C070D4" w:rsidRDefault="00DC13A8" w:rsidP="00DC13A8">
      <w:pPr>
        <w:rPr>
          <w:b/>
        </w:rPr>
      </w:pPr>
      <w:bookmarkStart w:id="3" w:name="kix.dnstqay1kwjl" w:colFirst="0" w:colLast="0"/>
      <w:bookmarkStart w:id="4" w:name="tyjcwt" w:colFirst="0" w:colLast="0"/>
      <w:bookmarkStart w:id="5" w:name="3dy6vkm" w:colFirst="0" w:colLast="0"/>
      <w:bookmarkStart w:id="6" w:name="4d34og8" w:colFirst="0" w:colLast="0"/>
      <w:bookmarkEnd w:id="3"/>
      <w:bookmarkEnd w:id="4"/>
      <w:bookmarkEnd w:id="5"/>
      <w:bookmarkEnd w:id="6"/>
      <w:r w:rsidRPr="00C070D4">
        <w:rPr>
          <w:b/>
        </w:rPr>
        <w:t>REFERENCES:</w:t>
      </w:r>
    </w:p>
    <w:p w14:paraId="092792A5" w14:textId="51592B86" w:rsidR="00DC13A8" w:rsidRPr="00C070D4" w:rsidRDefault="00DC13A8" w:rsidP="00DC13A8">
      <w:pPr>
        <w:autoSpaceDE w:val="0"/>
        <w:autoSpaceDN w:val="0"/>
        <w:adjustRightInd w:val="0"/>
        <w:rPr>
          <w:noProof/>
        </w:rPr>
      </w:pPr>
      <w:r w:rsidRPr="00C070D4">
        <w:fldChar w:fldCharType="begin" w:fldLock="1"/>
      </w:r>
      <w:r w:rsidRPr="00C070D4">
        <w:instrText xml:space="preserve">ADDIN Mendeley Bibliography CSL_BIBLIOGRAPHY </w:instrText>
      </w:r>
      <w:r w:rsidRPr="00C070D4">
        <w:fldChar w:fldCharType="separate"/>
      </w:r>
      <w:r w:rsidRPr="00C070D4">
        <w:rPr>
          <w:noProof/>
        </w:rPr>
        <w:t>1.</w:t>
      </w:r>
      <w:r w:rsidRPr="00C070D4">
        <w:rPr>
          <w:noProof/>
        </w:rPr>
        <w:tab/>
        <w:t>Manna</w:t>
      </w:r>
      <w:r w:rsidR="008253D0">
        <w:rPr>
          <w:noProof/>
        </w:rPr>
        <w:t>,</w:t>
      </w:r>
      <w:r w:rsidRPr="00C070D4">
        <w:rPr>
          <w:noProof/>
        </w:rPr>
        <w:t xml:space="preserve"> S</w:t>
      </w:r>
      <w:r w:rsidR="008253D0">
        <w:rPr>
          <w:noProof/>
        </w:rPr>
        <w:t>.</w:t>
      </w:r>
      <w:r w:rsidRPr="00C070D4">
        <w:rPr>
          <w:noProof/>
        </w:rPr>
        <w:t>, Kaul</w:t>
      </w:r>
      <w:r w:rsidR="008253D0">
        <w:rPr>
          <w:noProof/>
        </w:rPr>
        <w:t>,</w:t>
      </w:r>
      <w:r w:rsidRPr="00C070D4">
        <w:rPr>
          <w:noProof/>
        </w:rPr>
        <w:t xml:space="preserve"> V</w:t>
      </w:r>
      <w:r w:rsidR="008253D0">
        <w:rPr>
          <w:noProof/>
        </w:rPr>
        <w:t xml:space="preserve">. </w:t>
      </w:r>
      <w:r w:rsidRPr="00C070D4">
        <w:rPr>
          <w:noProof/>
        </w:rPr>
        <w:t>F</w:t>
      </w:r>
      <w:r w:rsidR="008253D0">
        <w:rPr>
          <w:noProof/>
        </w:rPr>
        <w:t>.</w:t>
      </w:r>
      <w:r w:rsidRPr="00C070D4">
        <w:rPr>
          <w:noProof/>
        </w:rPr>
        <w:t>, Gray</w:t>
      </w:r>
      <w:r w:rsidR="008253D0">
        <w:rPr>
          <w:noProof/>
        </w:rPr>
        <w:t>,</w:t>
      </w:r>
      <w:r w:rsidRPr="00C070D4">
        <w:rPr>
          <w:noProof/>
        </w:rPr>
        <w:t xml:space="preserve"> M</w:t>
      </w:r>
      <w:r w:rsidR="008253D0">
        <w:rPr>
          <w:noProof/>
        </w:rPr>
        <w:t xml:space="preserve">. </w:t>
      </w:r>
      <w:r w:rsidRPr="00C070D4">
        <w:rPr>
          <w:noProof/>
        </w:rPr>
        <w:t>L</w:t>
      </w:r>
      <w:r w:rsidR="008253D0">
        <w:rPr>
          <w:noProof/>
        </w:rPr>
        <w:t>.</w:t>
      </w:r>
      <w:r w:rsidRPr="00C070D4">
        <w:rPr>
          <w:noProof/>
        </w:rPr>
        <w:t>, Wanna</w:t>
      </w:r>
      <w:r w:rsidR="008253D0">
        <w:rPr>
          <w:noProof/>
        </w:rPr>
        <w:t>,</w:t>
      </w:r>
      <w:r w:rsidRPr="00C070D4">
        <w:rPr>
          <w:noProof/>
        </w:rPr>
        <w:t xml:space="preserve"> G</w:t>
      </w:r>
      <w:r w:rsidR="008253D0">
        <w:rPr>
          <w:noProof/>
        </w:rPr>
        <w:t xml:space="preserve">. </w:t>
      </w:r>
      <w:r w:rsidRPr="00C070D4">
        <w:rPr>
          <w:noProof/>
        </w:rPr>
        <w:t xml:space="preserve">B. Endoscopic versus microscopic middle ear surgery: A meta-analysis of outcomes following tympanoplasty and stapes surgery. </w:t>
      </w:r>
      <w:r w:rsidRPr="00C070D4">
        <w:rPr>
          <w:i/>
          <w:iCs/>
          <w:noProof/>
        </w:rPr>
        <w:t>Otol</w:t>
      </w:r>
      <w:r w:rsidR="00F52881">
        <w:rPr>
          <w:i/>
          <w:iCs/>
          <w:noProof/>
        </w:rPr>
        <w:t>ogy &amp;</w:t>
      </w:r>
      <w:r w:rsidRPr="00C070D4">
        <w:rPr>
          <w:i/>
          <w:iCs/>
          <w:noProof/>
        </w:rPr>
        <w:t xml:space="preserve"> Neurotol</w:t>
      </w:r>
      <w:r w:rsidR="00F52881">
        <w:rPr>
          <w:i/>
          <w:iCs/>
          <w:noProof/>
        </w:rPr>
        <w:t>ogy</w:t>
      </w:r>
      <w:r w:rsidRPr="00C070D4">
        <w:rPr>
          <w:noProof/>
        </w:rPr>
        <w:t xml:space="preserve">. </w:t>
      </w:r>
      <w:r w:rsidRPr="00706E1B">
        <w:rPr>
          <w:b/>
          <w:bCs/>
          <w:noProof/>
        </w:rPr>
        <w:t>40</w:t>
      </w:r>
      <w:r w:rsidR="008253D0">
        <w:rPr>
          <w:noProof/>
        </w:rPr>
        <w:t xml:space="preserve"> </w:t>
      </w:r>
      <w:r w:rsidRPr="00C070D4">
        <w:rPr>
          <w:noProof/>
        </w:rPr>
        <w:t>(8), 983</w:t>
      </w:r>
      <w:r w:rsidR="008253D0">
        <w:rPr>
          <w:noProof/>
        </w:rPr>
        <w:t>–</w:t>
      </w:r>
      <w:r w:rsidRPr="00C070D4">
        <w:rPr>
          <w:noProof/>
        </w:rPr>
        <w:t>993 (2019).</w:t>
      </w:r>
    </w:p>
    <w:p w14:paraId="4E3168A8" w14:textId="2B92A219" w:rsidR="00DC13A8" w:rsidRPr="00C070D4" w:rsidRDefault="00DC13A8" w:rsidP="00DC13A8">
      <w:pPr>
        <w:autoSpaceDE w:val="0"/>
        <w:autoSpaceDN w:val="0"/>
        <w:adjustRightInd w:val="0"/>
        <w:rPr>
          <w:noProof/>
        </w:rPr>
      </w:pPr>
      <w:r w:rsidRPr="00C070D4">
        <w:rPr>
          <w:noProof/>
        </w:rPr>
        <w:t>2.</w:t>
      </w:r>
      <w:r w:rsidRPr="00C070D4">
        <w:rPr>
          <w:noProof/>
        </w:rPr>
        <w:tab/>
        <w:t>Das</w:t>
      </w:r>
      <w:r w:rsidR="008253D0">
        <w:rPr>
          <w:noProof/>
        </w:rPr>
        <w:t>,</w:t>
      </w:r>
      <w:r w:rsidRPr="00C070D4">
        <w:rPr>
          <w:noProof/>
        </w:rPr>
        <w:t xml:space="preserve"> A</w:t>
      </w:r>
      <w:r w:rsidR="008253D0">
        <w:rPr>
          <w:noProof/>
        </w:rPr>
        <w:t>.</w:t>
      </w:r>
      <w:r w:rsidRPr="00C070D4">
        <w:rPr>
          <w:noProof/>
        </w:rPr>
        <w:t>, Mitra</w:t>
      </w:r>
      <w:r w:rsidR="008253D0">
        <w:rPr>
          <w:noProof/>
        </w:rPr>
        <w:t>,</w:t>
      </w:r>
      <w:r w:rsidRPr="00C070D4">
        <w:rPr>
          <w:noProof/>
        </w:rPr>
        <w:t xml:space="preserve"> S</w:t>
      </w:r>
      <w:r w:rsidR="008253D0">
        <w:rPr>
          <w:noProof/>
        </w:rPr>
        <w:t>.</w:t>
      </w:r>
      <w:r w:rsidRPr="00C070D4">
        <w:rPr>
          <w:noProof/>
        </w:rPr>
        <w:t>, Ghosh</w:t>
      </w:r>
      <w:r w:rsidR="008253D0">
        <w:rPr>
          <w:noProof/>
        </w:rPr>
        <w:t>,</w:t>
      </w:r>
      <w:r w:rsidRPr="00C070D4">
        <w:rPr>
          <w:noProof/>
        </w:rPr>
        <w:t xml:space="preserve"> D</w:t>
      </w:r>
      <w:r w:rsidR="008253D0">
        <w:rPr>
          <w:noProof/>
        </w:rPr>
        <w:t>.</w:t>
      </w:r>
      <w:r w:rsidRPr="00C070D4">
        <w:rPr>
          <w:noProof/>
        </w:rPr>
        <w:t>, Sengupta</w:t>
      </w:r>
      <w:r w:rsidR="008253D0">
        <w:rPr>
          <w:noProof/>
        </w:rPr>
        <w:t>,</w:t>
      </w:r>
      <w:r w:rsidRPr="00C070D4">
        <w:rPr>
          <w:noProof/>
        </w:rPr>
        <w:t xml:space="preserve"> A. Endoscopic </w:t>
      </w:r>
      <w:r w:rsidR="008253D0">
        <w:rPr>
          <w:noProof/>
        </w:rPr>
        <w:t>s</w:t>
      </w:r>
      <w:r w:rsidR="008253D0" w:rsidRPr="00C070D4">
        <w:rPr>
          <w:noProof/>
        </w:rPr>
        <w:t>tapedotomy</w:t>
      </w:r>
      <w:r w:rsidRPr="00C070D4">
        <w:rPr>
          <w:noProof/>
        </w:rPr>
        <w:t xml:space="preserve">: Overcoming </w:t>
      </w:r>
      <w:r w:rsidR="008253D0">
        <w:rPr>
          <w:noProof/>
        </w:rPr>
        <w:t>l</w:t>
      </w:r>
      <w:r w:rsidR="008253D0" w:rsidRPr="00C070D4">
        <w:rPr>
          <w:noProof/>
        </w:rPr>
        <w:t xml:space="preserve">imitations </w:t>
      </w:r>
      <w:r w:rsidRPr="00C070D4">
        <w:rPr>
          <w:noProof/>
        </w:rPr>
        <w:t xml:space="preserve">of </w:t>
      </w:r>
      <w:r w:rsidR="008253D0">
        <w:rPr>
          <w:noProof/>
        </w:rPr>
        <w:t>o</w:t>
      </w:r>
      <w:r w:rsidR="008253D0" w:rsidRPr="00C070D4">
        <w:rPr>
          <w:noProof/>
        </w:rPr>
        <w:t xml:space="preserve">perating </w:t>
      </w:r>
      <w:r w:rsidR="008253D0">
        <w:rPr>
          <w:noProof/>
        </w:rPr>
        <w:t>m</w:t>
      </w:r>
      <w:r w:rsidR="008253D0" w:rsidRPr="00C070D4">
        <w:rPr>
          <w:noProof/>
        </w:rPr>
        <w:t>icroscope</w:t>
      </w:r>
      <w:r w:rsidRPr="00C070D4">
        <w:rPr>
          <w:noProof/>
        </w:rPr>
        <w:t xml:space="preserve">. </w:t>
      </w:r>
      <w:r w:rsidRPr="00C070D4">
        <w:rPr>
          <w:i/>
          <w:iCs/>
          <w:noProof/>
        </w:rPr>
        <w:t xml:space="preserve">Ear, Nose </w:t>
      </w:r>
      <w:r w:rsidR="00D05523">
        <w:rPr>
          <w:i/>
          <w:iCs/>
          <w:noProof/>
        </w:rPr>
        <w:t xml:space="preserve">&amp; </w:t>
      </w:r>
      <w:r w:rsidRPr="00C070D4">
        <w:rPr>
          <w:i/>
          <w:iCs/>
          <w:noProof/>
        </w:rPr>
        <w:t>Throat J</w:t>
      </w:r>
      <w:r w:rsidR="00D05523">
        <w:rPr>
          <w:i/>
          <w:iCs/>
          <w:noProof/>
        </w:rPr>
        <w:t>ournal</w:t>
      </w:r>
      <w:r w:rsidRPr="00C070D4">
        <w:rPr>
          <w:noProof/>
        </w:rPr>
        <w:t xml:space="preserve">. </w:t>
      </w:r>
      <w:r w:rsidR="00D05523" w:rsidRPr="00706E1B">
        <w:rPr>
          <w:b/>
          <w:bCs/>
          <w:noProof/>
        </w:rPr>
        <w:t>100</w:t>
      </w:r>
      <w:r w:rsidR="00D05523">
        <w:rPr>
          <w:noProof/>
        </w:rPr>
        <w:t xml:space="preserve"> (2), 103–109</w:t>
      </w:r>
      <w:r w:rsidRPr="00C070D4">
        <w:rPr>
          <w:noProof/>
        </w:rPr>
        <w:t xml:space="preserve"> (</w:t>
      </w:r>
      <w:r w:rsidR="00D05523" w:rsidRPr="00C070D4">
        <w:rPr>
          <w:noProof/>
        </w:rPr>
        <w:t>20</w:t>
      </w:r>
      <w:r w:rsidR="00D05523">
        <w:rPr>
          <w:noProof/>
        </w:rPr>
        <w:t>21</w:t>
      </w:r>
      <w:r w:rsidRPr="00C070D4">
        <w:rPr>
          <w:noProof/>
        </w:rPr>
        <w:t>).</w:t>
      </w:r>
    </w:p>
    <w:p w14:paraId="5888CF05" w14:textId="240879B7" w:rsidR="00DC13A8" w:rsidRPr="00C070D4" w:rsidRDefault="00DC13A8" w:rsidP="00DC13A8">
      <w:pPr>
        <w:autoSpaceDE w:val="0"/>
        <w:autoSpaceDN w:val="0"/>
        <w:adjustRightInd w:val="0"/>
        <w:rPr>
          <w:noProof/>
        </w:rPr>
      </w:pPr>
      <w:r w:rsidRPr="00C070D4">
        <w:rPr>
          <w:noProof/>
        </w:rPr>
        <w:t>3.</w:t>
      </w:r>
      <w:r w:rsidRPr="00C070D4">
        <w:rPr>
          <w:noProof/>
        </w:rPr>
        <w:tab/>
        <w:t>Marchioni</w:t>
      </w:r>
      <w:r w:rsidR="008253D0">
        <w:rPr>
          <w:noProof/>
        </w:rPr>
        <w:t>,</w:t>
      </w:r>
      <w:r w:rsidRPr="00C070D4">
        <w:rPr>
          <w:noProof/>
        </w:rPr>
        <w:t xml:space="preserve"> D</w:t>
      </w:r>
      <w:r w:rsidR="008253D0">
        <w:rPr>
          <w:noProof/>
        </w:rPr>
        <w:t>.</w:t>
      </w:r>
      <w:r w:rsidRPr="00C070D4">
        <w:rPr>
          <w:noProof/>
        </w:rPr>
        <w:t xml:space="preserve"> et al. Complications in endoscopic ear surgery. </w:t>
      </w:r>
      <w:r w:rsidRPr="00C070D4">
        <w:rPr>
          <w:i/>
          <w:iCs/>
          <w:noProof/>
        </w:rPr>
        <w:t>Otol</w:t>
      </w:r>
      <w:r w:rsidR="00D05523">
        <w:rPr>
          <w:i/>
          <w:iCs/>
          <w:noProof/>
        </w:rPr>
        <w:t>ogy &amp;</w:t>
      </w:r>
      <w:r w:rsidRPr="00C070D4">
        <w:rPr>
          <w:i/>
          <w:iCs/>
          <w:noProof/>
        </w:rPr>
        <w:t xml:space="preserve"> Neurotol</w:t>
      </w:r>
      <w:r w:rsidR="00D05523">
        <w:rPr>
          <w:i/>
          <w:iCs/>
          <w:noProof/>
        </w:rPr>
        <w:t>ogy</w:t>
      </w:r>
      <w:r w:rsidRPr="00C070D4">
        <w:rPr>
          <w:noProof/>
        </w:rPr>
        <w:t xml:space="preserve">. </w:t>
      </w:r>
      <w:r w:rsidRPr="00706E1B">
        <w:rPr>
          <w:b/>
          <w:bCs/>
          <w:noProof/>
        </w:rPr>
        <w:t>39</w:t>
      </w:r>
      <w:r w:rsidR="008253D0">
        <w:rPr>
          <w:noProof/>
        </w:rPr>
        <w:t xml:space="preserve"> </w:t>
      </w:r>
      <w:r w:rsidRPr="00C070D4">
        <w:rPr>
          <w:noProof/>
        </w:rPr>
        <w:t>(8), 1012</w:t>
      </w:r>
      <w:r w:rsidR="008253D0">
        <w:rPr>
          <w:noProof/>
        </w:rPr>
        <w:t>–</w:t>
      </w:r>
      <w:r w:rsidRPr="00C070D4">
        <w:rPr>
          <w:noProof/>
        </w:rPr>
        <w:t>1017 (2018).</w:t>
      </w:r>
    </w:p>
    <w:p w14:paraId="137AD26E" w14:textId="316B6E04" w:rsidR="00DC13A8" w:rsidRPr="00C070D4" w:rsidRDefault="00DC13A8" w:rsidP="00DC13A8">
      <w:pPr>
        <w:autoSpaceDE w:val="0"/>
        <w:autoSpaceDN w:val="0"/>
        <w:adjustRightInd w:val="0"/>
        <w:rPr>
          <w:noProof/>
        </w:rPr>
      </w:pPr>
      <w:r w:rsidRPr="00C070D4">
        <w:rPr>
          <w:noProof/>
        </w:rPr>
        <w:t>4.</w:t>
      </w:r>
      <w:r w:rsidRPr="00C070D4">
        <w:rPr>
          <w:noProof/>
        </w:rPr>
        <w:tab/>
        <w:t>Lucidi</w:t>
      </w:r>
      <w:r w:rsidR="008253D0">
        <w:rPr>
          <w:noProof/>
        </w:rPr>
        <w:t>,</w:t>
      </w:r>
      <w:r w:rsidRPr="00C070D4">
        <w:rPr>
          <w:noProof/>
        </w:rPr>
        <w:t xml:space="preserve"> D. et al. Disease-specific quality of life and psychological distress after endoscopic tympanoplasty. </w:t>
      </w:r>
      <w:r w:rsidRPr="00C070D4">
        <w:rPr>
          <w:i/>
          <w:iCs/>
          <w:noProof/>
        </w:rPr>
        <w:t>Eur</w:t>
      </w:r>
      <w:r w:rsidR="00D05523">
        <w:rPr>
          <w:i/>
          <w:iCs/>
          <w:noProof/>
        </w:rPr>
        <w:t>opean</w:t>
      </w:r>
      <w:r w:rsidRPr="00C070D4">
        <w:rPr>
          <w:i/>
          <w:iCs/>
          <w:noProof/>
        </w:rPr>
        <w:t xml:space="preserve"> Arch</w:t>
      </w:r>
      <w:r w:rsidR="00D05523">
        <w:rPr>
          <w:i/>
          <w:iCs/>
          <w:noProof/>
        </w:rPr>
        <w:t>ives of</w:t>
      </w:r>
      <w:r w:rsidRPr="00C070D4">
        <w:rPr>
          <w:i/>
          <w:iCs/>
          <w:noProof/>
        </w:rPr>
        <w:t xml:space="preserve"> Oto</w:t>
      </w:r>
      <w:r w:rsidR="00D05523">
        <w:rPr>
          <w:i/>
          <w:iCs/>
          <w:noProof/>
        </w:rPr>
        <w:t>-R</w:t>
      </w:r>
      <w:r w:rsidR="00D05523" w:rsidRPr="00C070D4">
        <w:rPr>
          <w:i/>
          <w:iCs/>
          <w:noProof/>
        </w:rPr>
        <w:t>hino</w:t>
      </w:r>
      <w:r w:rsidR="00D05523">
        <w:rPr>
          <w:i/>
          <w:iCs/>
          <w:noProof/>
        </w:rPr>
        <w:t>-L</w:t>
      </w:r>
      <w:r w:rsidR="00D05523" w:rsidRPr="00C070D4">
        <w:rPr>
          <w:i/>
          <w:iCs/>
          <w:noProof/>
        </w:rPr>
        <w:t>aryngol</w:t>
      </w:r>
      <w:r w:rsidR="00D05523">
        <w:rPr>
          <w:i/>
          <w:iCs/>
          <w:noProof/>
        </w:rPr>
        <w:t>ogy</w:t>
      </w:r>
      <w:r w:rsidRPr="00C070D4">
        <w:rPr>
          <w:noProof/>
        </w:rPr>
        <w:t xml:space="preserve">. </w:t>
      </w:r>
      <w:r w:rsidR="00D05523" w:rsidRPr="00706E1B">
        <w:rPr>
          <w:b/>
          <w:bCs/>
          <w:noProof/>
        </w:rPr>
        <w:t>279</w:t>
      </w:r>
      <w:r w:rsidR="00D05523">
        <w:rPr>
          <w:noProof/>
        </w:rPr>
        <w:t xml:space="preserve"> (1), 191–198 </w:t>
      </w:r>
      <w:r w:rsidRPr="00C070D4">
        <w:rPr>
          <w:noProof/>
        </w:rPr>
        <w:t>(2021).</w:t>
      </w:r>
    </w:p>
    <w:p w14:paraId="69E770BE" w14:textId="01365C7D" w:rsidR="00DC13A8" w:rsidRPr="00C070D4" w:rsidRDefault="00DC13A8" w:rsidP="00DC13A8">
      <w:pPr>
        <w:widowControl/>
        <w:autoSpaceDE w:val="0"/>
        <w:autoSpaceDN w:val="0"/>
        <w:adjustRightInd w:val="0"/>
        <w:jc w:val="left"/>
        <w:rPr>
          <w:noProof/>
        </w:rPr>
      </w:pPr>
      <w:r w:rsidRPr="00C070D4">
        <w:rPr>
          <w:noProof/>
        </w:rPr>
        <w:t>5.</w:t>
      </w:r>
      <w:r w:rsidRPr="00C070D4">
        <w:rPr>
          <w:noProof/>
        </w:rPr>
        <w:tab/>
        <w:t>Lucidi</w:t>
      </w:r>
      <w:r w:rsidR="00B04E9F">
        <w:rPr>
          <w:noProof/>
        </w:rPr>
        <w:t>,</w:t>
      </w:r>
      <w:r w:rsidRPr="00C070D4">
        <w:rPr>
          <w:noProof/>
        </w:rPr>
        <w:t xml:space="preserve"> D. et al. Does microscopic experience influence learning curve in endoscopic ear surgery? A multicentric study</w:t>
      </w:r>
      <w:r w:rsidRPr="00C070D4">
        <w:rPr>
          <w:i/>
          <w:iCs/>
          <w:noProof/>
        </w:rPr>
        <w:t>. Auris</w:t>
      </w:r>
      <w:r w:rsidR="00D05523">
        <w:rPr>
          <w:i/>
          <w:iCs/>
          <w:noProof/>
        </w:rPr>
        <w:t>,</w:t>
      </w:r>
      <w:r w:rsidRPr="00C070D4">
        <w:rPr>
          <w:i/>
          <w:iCs/>
          <w:noProof/>
        </w:rPr>
        <w:t xml:space="preserve"> Nasus</w:t>
      </w:r>
      <w:r w:rsidR="00D05523">
        <w:rPr>
          <w:i/>
          <w:iCs/>
          <w:noProof/>
        </w:rPr>
        <w:t>,</w:t>
      </w:r>
      <w:r w:rsidRPr="00C070D4">
        <w:rPr>
          <w:i/>
          <w:iCs/>
          <w:noProof/>
        </w:rPr>
        <w:t xml:space="preserve"> Larynx</w:t>
      </w:r>
      <w:r w:rsidR="00B04E9F" w:rsidRPr="00706E1B">
        <w:rPr>
          <w:noProof/>
        </w:rPr>
        <w:t>.</w:t>
      </w:r>
      <w:r w:rsidRPr="00B04E9F">
        <w:rPr>
          <w:noProof/>
        </w:rPr>
        <w:t xml:space="preserve"> </w:t>
      </w:r>
      <w:r w:rsidR="009577F6" w:rsidRPr="00706E1B">
        <w:rPr>
          <w:b/>
          <w:bCs/>
          <w:noProof/>
        </w:rPr>
        <w:t>48</w:t>
      </w:r>
      <w:r w:rsidR="009577F6">
        <w:rPr>
          <w:noProof/>
        </w:rPr>
        <w:t xml:space="preserve"> (1), 50–56</w:t>
      </w:r>
      <w:r w:rsidRPr="00C070D4">
        <w:rPr>
          <w:noProof/>
        </w:rPr>
        <w:t xml:space="preserve"> (2020).</w:t>
      </w:r>
    </w:p>
    <w:p w14:paraId="6EDD1E5C" w14:textId="5AFC4764" w:rsidR="00DC13A8" w:rsidRPr="00C070D4" w:rsidRDefault="00DC13A8" w:rsidP="00DC13A8">
      <w:pPr>
        <w:widowControl/>
        <w:autoSpaceDE w:val="0"/>
        <w:autoSpaceDN w:val="0"/>
        <w:adjustRightInd w:val="0"/>
        <w:jc w:val="left"/>
        <w:rPr>
          <w:noProof/>
        </w:rPr>
      </w:pPr>
      <w:r w:rsidRPr="00C070D4">
        <w:rPr>
          <w:noProof/>
        </w:rPr>
        <w:t>6</w:t>
      </w:r>
      <w:r w:rsidR="00AE22BF">
        <w:rPr>
          <w:noProof/>
        </w:rPr>
        <w:t>.</w:t>
      </w:r>
      <w:r w:rsidRPr="00C070D4">
        <w:rPr>
          <w:noProof/>
        </w:rPr>
        <w:tab/>
        <w:t>Kozin</w:t>
      </w:r>
      <w:r w:rsidR="00B04E9F">
        <w:rPr>
          <w:noProof/>
        </w:rPr>
        <w:t>,</w:t>
      </w:r>
      <w:r w:rsidRPr="00C070D4">
        <w:rPr>
          <w:noProof/>
        </w:rPr>
        <w:t xml:space="preserve"> E</w:t>
      </w:r>
      <w:r w:rsidR="00B04E9F">
        <w:rPr>
          <w:noProof/>
        </w:rPr>
        <w:t xml:space="preserve">. </w:t>
      </w:r>
      <w:r w:rsidRPr="00C070D4">
        <w:rPr>
          <w:noProof/>
        </w:rPr>
        <w:t>D</w:t>
      </w:r>
      <w:r w:rsidR="00B04E9F">
        <w:rPr>
          <w:noProof/>
        </w:rPr>
        <w:t>.</w:t>
      </w:r>
      <w:r w:rsidRPr="00C070D4">
        <w:rPr>
          <w:noProof/>
        </w:rPr>
        <w:t xml:space="preserve"> et al. Systematic review of outcomes following observational and operative endoscopic middle ear surgery. </w:t>
      </w:r>
      <w:r w:rsidR="009577F6" w:rsidRPr="00706E1B">
        <w:rPr>
          <w:i/>
          <w:iCs/>
          <w:noProof/>
        </w:rPr>
        <w:t xml:space="preserve">The </w:t>
      </w:r>
      <w:r w:rsidRPr="00C070D4">
        <w:rPr>
          <w:i/>
          <w:iCs/>
          <w:noProof/>
        </w:rPr>
        <w:t>Laryngoscope</w:t>
      </w:r>
      <w:r w:rsidR="00B04E9F" w:rsidRPr="00706E1B">
        <w:rPr>
          <w:noProof/>
        </w:rPr>
        <w:t>.</w:t>
      </w:r>
      <w:r w:rsidRPr="00706E1B">
        <w:rPr>
          <w:noProof/>
        </w:rPr>
        <w:t xml:space="preserve"> </w:t>
      </w:r>
      <w:r w:rsidRPr="00706E1B">
        <w:rPr>
          <w:b/>
          <w:bCs/>
          <w:noProof/>
        </w:rPr>
        <w:t>125</w:t>
      </w:r>
      <w:r w:rsidR="009577F6" w:rsidRPr="00706E1B">
        <w:rPr>
          <w:noProof/>
        </w:rPr>
        <w:t xml:space="preserve"> (5)</w:t>
      </w:r>
      <w:r w:rsidR="00B04E9F">
        <w:rPr>
          <w:noProof/>
        </w:rPr>
        <w:t xml:space="preserve">, </w:t>
      </w:r>
      <w:r w:rsidRPr="00C070D4">
        <w:rPr>
          <w:noProof/>
        </w:rPr>
        <w:t>1205–1214 (2015).</w:t>
      </w:r>
    </w:p>
    <w:p w14:paraId="33E29A7F" w14:textId="7A114CBD" w:rsidR="00DC13A8" w:rsidRPr="00C070D4" w:rsidRDefault="00DC13A8" w:rsidP="00DC13A8">
      <w:pPr>
        <w:widowControl/>
        <w:autoSpaceDE w:val="0"/>
        <w:autoSpaceDN w:val="0"/>
        <w:adjustRightInd w:val="0"/>
        <w:jc w:val="left"/>
        <w:rPr>
          <w:noProof/>
        </w:rPr>
      </w:pPr>
      <w:r w:rsidRPr="00C070D4">
        <w:rPr>
          <w:noProof/>
        </w:rPr>
        <w:t>7.</w:t>
      </w:r>
      <w:r w:rsidRPr="00C070D4">
        <w:rPr>
          <w:noProof/>
        </w:rPr>
        <w:tab/>
        <w:t>Lucidi</w:t>
      </w:r>
      <w:r w:rsidR="00B04E9F">
        <w:rPr>
          <w:noProof/>
        </w:rPr>
        <w:t>,</w:t>
      </w:r>
      <w:r w:rsidRPr="00C070D4">
        <w:rPr>
          <w:noProof/>
        </w:rPr>
        <w:t xml:space="preserve"> D</w:t>
      </w:r>
      <w:r w:rsidR="00B04E9F">
        <w:rPr>
          <w:noProof/>
        </w:rPr>
        <w:t>.</w:t>
      </w:r>
      <w:r w:rsidRPr="00C070D4">
        <w:rPr>
          <w:noProof/>
        </w:rPr>
        <w:t>, Molinari</w:t>
      </w:r>
      <w:r w:rsidR="00B04E9F">
        <w:rPr>
          <w:noProof/>
        </w:rPr>
        <w:t>,</w:t>
      </w:r>
      <w:r w:rsidRPr="00C070D4">
        <w:rPr>
          <w:noProof/>
        </w:rPr>
        <w:t xml:space="preserve"> G</w:t>
      </w:r>
      <w:r w:rsidR="00B04E9F">
        <w:rPr>
          <w:noProof/>
        </w:rPr>
        <w:t>.</w:t>
      </w:r>
      <w:r w:rsidRPr="00C070D4">
        <w:rPr>
          <w:noProof/>
        </w:rPr>
        <w:t>, Reale</w:t>
      </w:r>
      <w:r w:rsidR="00B04E9F">
        <w:rPr>
          <w:noProof/>
        </w:rPr>
        <w:t>,</w:t>
      </w:r>
      <w:r w:rsidRPr="00C070D4">
        <w:rPr>
          <w:noProof/>
        </w:rPr>
        <w:t xml:space="preserve"> M</w:t>
      </w:r>
      <w:r w:rsidR="00B04E9F">
        <w:rPr>
          <w:noProof/>
        </w:rPr>
        <w:t>.</w:t>
      </w:r>
      <w:r w:rsidRPr="00C070D4">
        <w:rPr>
          <w:noProof/>
        </w:rPr>
        <w:t>, Alicandri-Ciufelli</w:t>
      </w:r>
      <w:r w:rsidR="00B04E9F">
        <w:rPr>
          <w:noProof/>
        </w:rPr>
        <w:t>,</w:t>
      </w:r>
      <w:r w:rsidRPr="00C070D4">
        <w:rPr>
          <w:noProof/>
        </w:rPr>
        <w:t xml:space="preserve"> M</w:t>
      </w:r>
      <w:r w:rsidR="00B04E9F">
        <w:rPr>
          <w:noProof/>
        </w:rPr>
        <w:t>.</w:t>
      </w:r>
      <w:r w:rsidRPr="00C070D4">
        <w:rPr>
          <w:noProof/>
        </w:rPr>
        <w:t>, Presutti</w:t>
      </w:r>
      <w:r w:rsidR="00B04E9F">
        <w:rPr>
          <w:noProof/>
        </w:rPr>
        <w:t>,</w:t>
      </w:r>
      <w:r w:rsidRPr="00C070D4">
        <w:rPr>
          <w:noProof/>
        </w:rPr>
        <w:t xml:space="preserve"> L. Functional </w:t>
      </w:r>
      <w:r w:rsidR="00B04E9F">
        <w:rPr>
          <w:noProof/>
        </w:rPr>
        <w:t>r</w:t>
      </w:r>
      <w:r w:rsidR="00B04E9F" w:rsidRPr="00C070D4">
        <w:rPr>
          <w:noProof/>
        </w:rPr>
        <w:t xml:space="preserve">esults </w:t>
      </w:r>
      <w:r w:rsidRPr="00C070D4">
        <w:rPr>
          <w:noProof/>
        </w:rPr>
        <w:t xml:space="preserve">and </w:t>
      </w:r>
      <w:r w:rsidR="00B04E9F">
        <w:rPr>
          <w:noProof/>
        </w:rPr>
        <w:t>l</w:t>
      </w:r>
      <w:r w:rsidR="00B04E9F" w:rsidRPr="00C070D4">
        <w:rPr>
          <w:noProof/>
        </w:rPr>
        <w:t xml:space="preserve">earning </w:t>
      </w:r>
      <w:r w:rsidR="00B04E9F">
        <w:rPr>
          <w:noProof/>
        </w:rPr>
        <w:t>c</w:t>
      </w:r>
      <w:r w:rsidR="00B04E9F" w:rsidRPr="00C070D4">
        <w:rPr>
          <w:noProof/>
        </w:rPr>
        <w:t xml:space="preserve">urve </w:t>
      </w:r>
      <w:r w:rsidRPr="00C070D4">
        <w:rPr>
          <w:noProof/>
        </w:rPr>
        <w:t xml:space="preserve">of </w:t>
      </w:r>
      <w:r w:rsidR="00B04E9F">
        <w:rPr>
          <w:noProof/>
        </w:rPr>
        <w:t>e</w:t>
      </w:r>
      <w:r w:rsidR="00B04E9F" w:rsidRPr="00C070D4">
        <w:rPr>
          <w:noProof/>
        </w:rPr>
        <w:t xml:space="preserve">ndoscopic </w:t>
      </w:r>
      <w:r w:rsidR="00B04E9F">
        <w:rPr>
          <w:noProof/>
        </w:rPr>
        <w:t>s</w:t>
      </w:r>
      <w:r w:rsidR="00B04E9F" w:rsidRPr="00C070D4">
        <w:rPr>
          <w:noProof/>
        </w:rPr>
        <w:t xml:space="preserve">tapes </w:t>
      </w:r>
      <w:r w:rsidR="00B04E9F">
        <w:rPr>
          <w:noProof/>
        </w:rPr>
        <w:t>s</w:t>
      </w:r>
      <w:r w:rsidR="00B04E9F" w:rsidRPr="00C070D4">
        <w:rPr>
          <w:noProof/>
        </w:rPr>
        <w:t>urgery</w:t>
      </w:r>
      <w:r w:rsidRPr="00C070D4">
        <w:rPr>
          <w:noProof/>
        </w:rPr>
        <w:t>: A 10-</w:t>
      </w:r>
      <w:r w:rsidR="00B04E9F">
        <w:rPr>
          <w:noProof/>
        </w:rPr>
        <w:t>y</w:t>
      </w:r>
      <w:r w:rsidR="00B04E9F" w:rsidRPr="00C070D4">
        <w:rPr>
          <w:noProof/>
        </w:rPr>
        <w:t xml:space="preserve">ear </w:t>
      </w:r>
      <w:r w:rsidR="00B04E9F">
        <w:rPr>
          <w:noProof/>
        </w:rPr>
        <w:t>e</w:t>
      </w:r>
      <w:r w:rsidR="00B04E9F" w:rsidRPr="00C070D4">
        <w:rPr>
          <w:noProof/>
        </w:rPr>
        <w:t>xperience</w:t>
      </w:r>
      <w:r w:rsidRPr="00C070D4">
        <w:rPr>
          <w:noProof/>
        </w:rPr>
        <w:t xml:space="preserve">. </w:t>
      </w:r>
      <w:r w:rsidR="009577F6" w:rsidRPr="00706E1B">
        <w:rPr>
          <w:i/>
          <w:iCs/>
          <w:noProof/>
        </w:rPr>
        <w:t xml:space="preserve">The </w:t>
      </w:r>
      <w:r w:rsidRPr="00C070D4">
        <w:rPr>
          <w:i/>
          <w:iCs/>
          <w:noProof/>
        </w:rPr>
        <w:t>Laryngoscope</w:t>
      </w:r>
      <w:r w:rsidRPr="00C070D4">
        <w:rPr>
          <w:noProof/>
        </w:rPr>
        <w:t xml:space="preserve">. </w:t>
      </w:r>
      <w:r w:rsidRPr="00706E1B">
        <w:rPr>
          <w:b/>
          <w:bCs/>
          <w:noProof/>
        </w:rPr>
        <w:t>131</w:t>
      </w:r>
      <w:r w:rsidR="00B04E9F">
        <w:rPr>
          <w:noProof/>
        </w:rPr>
        <w:t xml:space="preserve"> </w:t>
      </w:r>
      <w:r w:rsidRPr="00C070D4">
        <w:rPr>
          <w:noProof/>
        </w:rPr>
        <w:t>(4),</w:t>
      </w:r>
      <w:r w:rsidR="00B04E9F">
        <w:rPr>
          <w:noProof/>
        </w:rPr>
        <w:t xml:space="preserve"> </w:t>
      </w:r>
      <w:r w:rsidRPr="00C070D4">
        <w:rPr>
          <w:noProof/>
        </w:rPr>
        <w:t>885</w:t>
      </w:r>
      <w:r w:rsidR="00B04E9F">
        <w:rPr>
          <w:noProof/>
        </w:rPr>
        <w:t>–</w:t>
      </w:r>
      <w:r w:rsidRPr="00C070D4">
        <w:rPr>
          <w:noProof/>
        </w:rPr>
        <w:t>891 (2020).</w:t>
      </w:r>
    </w:p>
    <w:p w14:paraId="174DC358" w14:textId="27EAD352" w:rsidR="00DC13A8" w:rsidRPr="00C070D4" w:rsidRDefault="00DC13A8" w:rsidP="00DC13A8">
      <w:pPr>
        <w:autoSpaceDE w:val="0"/>
        <w:autoSpaceDN w:val="0"/>
        <w:adjustRightInd w:val="0"/>
        <w:rPr>
          <w:noProof/>
        </w:rPr>
      </w:pPr>
      <w:r w:rsidRPr="00C070D4">
        <w:rPr>
          <w:noProof/>
        </w:rPr>
        <w:t>8.</w:t>
      </w:r>
      <w:r w:rsidRPr="00C070D4">
        <w:rPr>
          <w:noProof/>
        </w:rPr>
        <w:tab/>
        <w:t>Fang</w:t>
      </w:r>
      <w:r w:rsidR="00B04E9F">
        <w:rPr>
          <w:noProof/>
        </w:rPr>
        <w:t>,</w:t>
      </w:r>
      <w:r w:rsidRPr="00C070D4">
        <w:rPr>
          <w:noProof/>
        </w:rPr>
        <w:t xml:space="preserve"> L</w:t>
      </w:r>
      <w:r w:rsidR="00B04E9F">
        <w:rPr>
          <w:noProof/>
        </w:rPr>
        <w:t>.</w:t>
      </w:r>
      <w:r w:rsidRPr="00C070D4">
        <w:rPr>
          <w:noProof/>
        </w:rPr>
        <w:t>, Xu</w:t>
      </w:r>
      <w:r w:rsidR="00B04E9F">
        <w:rPr>
          <w:noProof/>
        </w:rPr>
        <w:t>,</w:t>
      </w:r>
      <w:r w:rsidRPr="00C070D4">
        <w:rPr>
          <w:noProof/>
        </w:rPr>
        <w:t xml:space="preserve"> J</w:t>
      </w:r>
      <w:r w:rsidR="00B04E9F">
        <w:rPr>
          <w:noProof/>
        </w:rPr>
        <w:t>.</w:t>
      </w:r>
      <w:r w:rsidRPr="00C070D4">
        <w:rPr>
          <w:noProof/>
        </w:rPr>
        <w:t>, Wang</w:t>
      </w:r>
      <w:r w:rsidR="00B04E9F">
        <w:rPr>
          <w:noProof/>
        </w:rPr>
        <w:t>,</w:t>
      </w:r>
      <w:r w:rsidRPr="00C070D4">
        <w:rPr>
          <w:noProof/>
        </w:rPr>
        <w:t xml:space="preserve"> W</w:t>
      </w:r>
      <w:r w:rsidR="00B04E9F">
        <w:rPr>
          <w:noProof/>
        </w:rPr>
        <w:t>.</w:t>
      </w:r>
      <w:r w:rsidRPr="00C070D4">
        <w:rPr>
          <w:noProof/>
        </w:rPr>
        <w:t>, Huang</w:t>
      </w:r>
      <w:r w:rsidR="00B04E9F">
        <w:rPr>
          <w:noProof/>
        </w:rPr>
        <w:t>,</w:t>
      </w:r>
      <w:r w:rsidRPr="00C070D4">
        <w:rPr>
          <w:noProof/>
        </w:rPr>
        <w:t xml:space="preserve"> Y. Would endoscopic surgery be the gold standard for stapes surgery in the future? A systematic review and meta-analysis. </w:t>
      </w:r>
      <w:r w:rsidRPr="00C070D4">
        <w:rPr>
          <w:i/>
          <w:iCs/>
          <w:noProof/>
        </w:rPr>
        <w:t>Eur</w:t>
      </w:r>
      <w:r w:rsidR="009577F6">
        <w:rPr>
          <w:i/>
          <w:iCs/>
          <w:noProof/>
        </w:rPr>
        <w:t>opean</w:t>
      </w:r>
      <w:r w:rsidRPr="00C070D4">
        <w:rPr>
          <w:i/>
          <w:iCs/>
          <w:noProof/>
        </w:rPr>
        <w:t xml:space="preserve"> Arch</w:t>
      </w:r>
      <w:r w:rsidR="009577F6">
        <w:rPr>
          <w:i/>
          <w:iCs/>
          <w:noProof/>
        </w:rPr>
        <w:t>ives of</w:t>
      </w:r>
      <w:r w:rsidRPr="00C070D4">
        <w:rPr>
          <w:i/>
          <w:iCs/>
          <w:noProof/>
        </w:rPr>
        <w:t xml:space="preserve"> Oto</w:t>
      </w:r>
      <w:r w:rsidR="009577F6">
        <w:rPr>
          <w:i/>
          <w:iCs/>
          <w:noProof/>
        </w:rPr>
        <w:t>-R</w:t>
      </w:r>
      <w:r w:rsidR="009577F6" w:rsidRPr="00C070D4">
        <w:rPr>
          <w:i/>
          <w:iCs/>
          <w:noProof/>
        </w:rPr>
        <w:t>hino</w:t>
      </w:r>
      <w:r w:rsidR="009577F6">
        <w:rPr>
          <w:i/>
          <w:iCs/>
          <w:noProof/>
        </w:rPr>
        <w:t>-L</w:t>
      </w:r>
      <w:r w:rsidR="009577F6" w:rsidRPr="00C070D4">
        <w:rPr>
          <w:i/>
          <w:iCs/>
          <w:noProof/>
        </w:rPr>
        <w:t>aryngol</w:t>
      </w:r>
      <w:r w:rsidR="009577F6">
        <w:rPr>
          <w:i/>
          <w:iCs/>
          <w:noProof/>
        </w:rPr>
        <w:t>ogy</w:t>
      </w:r>
      <w:r w:rsidRPr="00C070D4">
        <w:rPr>
          <w:noProof/>
        </w:rPr>
        <w:t xml:space="preserve">. </w:t>
      </w:r>
      <w:r w:rsidRPr="00706E1B">
        <w:rPr>
          <w:b/>
          <w:bCs/>
          <w:noProof/>
        </w:rPr>
        <w:t>278</w:t>
      </w:r>
      <w:r w:rsidR="00B04E9F">
        <w:rPr>
          <w:noProof/>
        </w:rPr>
        <w:t xml:space="preserve"> </w:t>
      </w:r>
      <w:r w:rsidRPr="00C070D4">
        <w:rPr>
          <w:noProof/>
        </w:rPr>
        <w:t>(4),</w:t>
      </w:r>
      <w:r w:rsidR="00B04E9F">
        <w:rPr>
          <w:noProof/>
        </w:rPr>
        <w:t xml:space="preserve"> </w:t>
      </w:r>
      <w:r w:rsidRPr="00C070D4">
        <w:rPr>
          <w:noProof/>
        </w:rPr>
        <w:t>925</w:t>
      </w:r>
      <w:r w:rsidR="00B04E9F">
        <w:rPr>
          <w:noProof/>
        </w:rPr>
        <w:t>–</w:t>
      </w:r>
      <w:r w:rsidRPr="00C070D4">
        <w:rPr>
          <w:noProof/>
        </w:rPr>
        <w:t>932 (2021).</w:t>
      </w:r>
    </w:p>
    <w:p w14:paraId="1D4BCC34" w14:textId="5FBB1428" w:rsidR="00DC13A8" w:rsidRPr="00C070D4" w:rsidRDefault="00DC13A8" w:rsidP="00DC13A8">
      <w:pPr>
        <w:autoSpaceDE w:val="0"/>
        <w:autoSpaceDN w:val="0"/>
        <w:adjustRightInd w:val="0"/>
        <w:rPr>
          <w:noProof/>
        </w:rPr>
      </w:pPr>
      <w:r w:rsidRPr="00C070D4">
        <w:rPr>
          <w:noProof/>
        </w:rPr>
        <w:t>9.</w:t>
      </w:r>
      <w:r w:rsidRPr="00C070D4">
        <w:rPr>
          <w:noProof/>
        </w:rPr>
        <w:tab/>
        <w:t>Fernandez</w:t>
      </w:r>
      <w:r w:rsidR="009E02DF">
        <w:rPr>
          <w:noProof/>
        </w:rPr>
        <w:t>,</w:t>
      </w:r>
      <w:r w:rsidRPr="00C070D4">
        <w:rPr>
          <w:noProof/>
        </w:rPr>
        <w:t xml:space="preserve"> I</w:t>
      </w:r>
      <w:r w:rsidR="009E02DF">
        <w:rPr>
          <w:noProof/>
        </w:rPr>
        <w:t xml:space="preserve">. </w:t>
      </w:r>
      <w:r w:rsidRPr="00C070D4">
        <w:rPr>
          <w:noProof/>
        </w:rPr>
        <w:t>J</w:t>
      </w:r>
      <w:r w:rsidR="009E02DF">
        <w:rPr>
          <w:noProof/>
        </w:rPr>
        <w:t>. et al</w:t>
      </w:r>
      <w:r w:rsidRPr="00C070D4">
        <w:rPr>
          <w:noProof/>
        </w:rPr>
        <w:t xml:space="preserve">. The role of endoscopic stapes surgery in difficult oval window niche anatomy. </w:t>
      </w:r>
      <w:r w:rsidRPr="00C070D4">
        <w:rPr>
          <w:i/>
          <w:iCs/>
          <w:noProof/>
        </w:rPr>
        <w:t>Eur</w:t>
      </w:r>
      <w:r w:rsidR="009577F6">
        <w:rPr>
          <w:i/>
          <w:iCs/>
          <w:noProof/>
        </w:rPr>
        <w:t>opean</w:t>
      </w:r>
      <w:r w:rsidRPr="00C070D4">
        <w:rPr>
          <w:i/>
          <w:iCs/>
          <w:noProof/>
        </w:rPr>
        <w:t xml:space="preserve"> Arch</w:t>
      </w:r>
      <w:r w:rsidR="009577F6">
        <w:rPr>
          <w:i/>
          <w:iCs/>
          <w:noProof/>
        </w:rPr>
        <w:t>ives of</w:t>
      </w:r>
      <w:r w:rsidRPr="00C070D4">
        <w:rPr>
          <w:i/>
          <w:iCs/>
          <w:noProof/>
        </w:rPr>
        <w:t xml:space="preserve"> Oto</w:t>
      </w:r>
      <w:r w:rsidR="009577F6">
        <w:rPr>
          <w:i/>
          <w:iCs/>
          <w:noProof/>
        </w:rPr>
        <w:t>-R</w:t>
      </w:r>
      <w:r w:rsidR="009577F6" w:rsidRPr="00C070D4">
        <w:rPr>
          <w:i/>
          <w:iCs/>
          <w:noProof/>
        </w:rPr>
        <w:t>hino</w:t>
      </w:r>
      <w:r w:rsidR="009577F6">
        <w:rPr>
          <w:i/>
          <w:iCs/>
          <w:noProof/>
        </w:rPr>
        <w:t>-L</w:t>
      </w:r>
      <w:r w:rsidR="009577F6" w:rsidRPr="00C070D4">
        <w:rPr>
          <w:i/>
          <w:iCs/>
          <w:noProof/>
        </w:rPr>
        <w:t>aryngol</w:t>
      </w:r>
      <w:r w:rsidR="009577F6">
        <w:rPr>
          <w:i/>
          <w:iCs/>
          <w:noProof/>
        </w:rPr>
        <w:t>ogy</w:t>
      </w:r>
      <w:r w:rsidRPr="00C070D4">
        <w:rPr>
          <w:noProof/>
        </w:rPr>
        <w:t xml:space="preserve">. </w:t>
      </w:r>
      <w:r w:rsidRPr="00706E1B">
        <w:rPr>
          <w:b/>
          <w:bCs/>
          <w:noProof/>
        </w:rPr>
        <w:t>276</w:t>
      </w:r>
      <w:r w:rsidR="00B04E9F">
        <w:rPr>
          <w:noProof/>
        </w:rPr>
        <w:t xml:space="preserve"> </w:t>
      </w:r>
      <w:r w:rsidRPr="00C070D4">
        <w:rPr>
          <w:noProof/>
        </w:rPr>
        <w:t>(7),</w:t>
      </w:r>
      <w:r w:rsidR="00B04E9F">
        <w:rPr>
          <w:noProof/>
        </w:rPr>
        <w:t xml:space="preserve"> </w:t>
      </w:r>
      <w:r w:rsidRPr="00C070D4">
        <w:rPr>
          <w:noProof/>
        </w:rPr>
        <w:t>1897</w:t>
      </w:r>
      <w:r w:rsidR="00B04E9F">
        <w:rPr>
          <w:noProof/>
        </w:rPr>
        <w:t>–</w:t>
      </w:r>
      <w:r w:rsidRPr="00C070D4">
        <w:rPr>
          <w:noProof/>
        </w:rPr>
        <w:t>190</w:t>
      </w:r>
      <w:r w:rsidR="009577F6">
        <w:rPr>
          <w:noProof/>
        </w:rPr>
        <w:t>5</w:t>
      </w:r>
      <w:r w:rsidRPr="00C070D4">
        <w:rPr>
          <w:noProof/>
        </w:rPr>
        <w:t xml:space="preserve"> (2019).</w:t>
      </w:r>
    </w:p>
    <w:p w14:paraId="7FE5BA6F" w14:textId="19A586AB" w:rsidR="00DC13A8" w:rsidRPr="00C070D4" w:rsidRDefault="00DC13A8" w:rsidP="00DC13A8">
      <w:pPr>
        <w:autoSpaceDE w:val="0"/>
        <w:autoSpaceDN w:val="0"/>
        <w:adjustRightInd w:val="0"/>
        <w:rPr>
          <w:noProof/>
        </w:rPr>
      </w:pPr>
      <w:r w:rsidRPr="00C070D4">
        <w:rPr>
          <w:noProof/>
        </w:rPr>
        <w:t>10.</w:t>
      </w:r>
      <w:r w:rsidRPr="00C070D4">
        <w:rPr>
          <w:noProof/>
        </w:rPr>
        <w:tab/>
        <w:t>Fernandez</w:t>
      </w:r>
      <w:r w:rsidR="009E02DF">
        <w:rPr>
          <w:noProof/>
        </w:rPr>
        <w:t>,</w:t>
      </w:r>
      <w:r w:rsidRPr="00C070D4">
        <w:rPr>
          <w:noProof/>
        </w:rPr>
        <w:t xml:space="preserve"> I</w:t>
      </w:r>
      <w:r w:rsidR="009E02DF">
        <w:rPr>
          <w:noProof/>
        </w:rPr>
        <w:t xml:space="preserve">. </w:t>
      </w:r>
      <w:r w:rsidRPr="00C070D4">
        <w:rPr>
          <w:noProof/>
        </w:rPr>
        <w:t>J</w:t>
      </w:r>
      <w:r w:rsidR="009E02DF">
        <w:rPr>
          <w:noProof/>
        </w:rPr>
        <w:t>.</w:t>
      </w:r>
      <w:r w:rsidRPr="00C070D4">
        <w:rPr>
          <w:noProof/>
        </w:rPr>
        <w:t>, Villari</w:t>
      </w:r>
      <w:r w:rsidR="009E02DF">
        <w:rPr>
          <w:noProof/>
        </w:rPr>
        <w:t>,</w:t>
      </w:r>
      <w:r w:rsidRPr="00C070D4">
        <w:rPr>
          <w:noProof/>
        </w:rPr>
        <w:t xml:space="preserve"> D</w:t>
      </w:r>
      <w:r w:rsidR="009E02DF">
        <w:rPr>
          <w:noProof/>
        </w:rPr>
        <w:t>.</w:t>
      </w:r>
      <w:r w:rsidRPr="00C070D4">
        <w:rPr>
          <w:noProof/>
        </w:rPr>
        <w:t>, Botti</w:t>
      </w:r>
      <w:r w:rsidR="009E02DF">
        <w:rPr>
          <w:noProof/>
        </w:rPr>
        <w:t>,</w:t>
      </w:r>
      <w:r w:rsidRPr="00C070D4">
        <w:rPr>
          <w:noProof/>
        </w:rPr>
        <w:t xml:space="preserve"> C</w:t>
      </w:r>
      <w:r w:rsidR="009E02DF">
        <w:rPr>
          <w:noProof/>
        </w:rPr>
        <w:t>.</w:t>
      </w:r>
      <w:r w:rsidRPr="00C070D4">
        <w:rPr>
          <w:noProof/>
        </w:rPr>
        <w:t>, Presutti</w:t>
      </w:r>
      <w:r w:rsidR="009E02DF">
        <w:rPr>
          <w:noProof/>
        </w:rPr>
        <w:t>,</w:t>
      </w:r>
      <w:r w:rsidRPr="00C070D4">
        <w:rPr>
          <w:noProof/>
        </w:rPr>
        <w:t xml:space="preserve"> L. Endoscopic revision stapes surgery: surgical findings and outcomes. </w:t>
      </w:r>
      <w:r w:rsidRPr="00C070D4">
        <w:rPr>
          <w:i/>
          <w:iCs/>
          <w:noProof/>
        </w:rPr>
        <w:t>Eur</w:t>
      </w:r>
      <w:r w:rsidR="002F6A88">
        <w:rPr>
          <w:i/>
          <w:iCs/>
          <w:noProof/>
        </w:rPr>
        <w:t>opean</w:t>
      </w:r>
      <w:r w:rsidRPr="00C070D4">
        <w:rPr>
          <w:i/>
          <w:iCs/>
          <w:noProof/>
        </w:rPr>
        <w:t xml:space="preserve"> Arch</w:t>
      </w:r>
      <w:r w:rsidR="002F6A88">
        <w:rPr>
          <w:i/>
          <w:iCs/>
          <w:noProof/>
        </w:rPr>
        <w:t>ives of</w:t>
      </w:r>
      <w:r w:rsidRPr="00C070D4">
        <w:rPr>
          <w:i/>
          <w:iCs/>
          <w:noProof/>
        </w:rPr>
        <w:t xml:space="preserve"> Oto</w:t>
      </w:r>
      <w:r w:rsidR="002F6A88">
        <w:rPr>
          <w:i/>
          <w:iCs/>
          <w:noProof/>
        </w:rPr>
        <w:t>-R</w:t>
      </w:r>
      <w:r w:rsidR="002F6A88" w:rsidRPr="00C070D4">
        <w:rPr>
          <w:i/>
          <w:iCs/>
          <w:noProof/>
        </w:rPr>
        <w:t>hino</w:t>
      </w:r>
      <w:r w:rsidR="002F6A88">
        <w:rPr>
          <w:i/>
          <w:iCs/>
          <w:noProof/>
        </w:rPr>
        <w:t>-L</w:t>
      </w:r>
      <w:r w:rsidR="002F6A88" w:rsidRPr="00C070D4">
        <w:rPr>
          <w:i/>
          <w:iCs/>
          <w:noProof/>
        </w:rPr>
        <w:t>aryngol</w:t>
      </w:r>
      <w:r w:rsidR="002F6A88">
        <w:rPr>
          <w:i/>
          <w:iCs/>
          <w:noProof/>
        </w:rPr>
        <w:t>ogy</w:t>
      </w:r>
      <w:r w:rsidRPr="00706E1B">
        <w:rPr>
          <w:noProof/>
        </w:rPr>
        <w:t>.</w:t>
      </w:r>
      <w:r w:rsidRPr="009E02DF">
        <w:rPr>
          <w:noProof/>
        </w:rPr>
        <w:t xml:space="preserve"> </w:t>
      </w:r>
      <w:r w:rsidRPr="00706E1B">
        <w:rPr>
          <w:b/>
          <w:bCs/>
          <w:noProof/>
        </w:rPr>
        <w:t>276</w:t>
      </w:r>
      <w:r w:rsidR="009E02DF">
        <w:rPr>
          <w:noProof/>
        </w:rPr>
        <w:t xml:space="preserve"> </w:t>
      </w:r>
      <w:r w:rsidRPr="00C070D4">
        <w:rPr>
          <w:noProof/>
        </w:rPr>
        <w:t>(3),</w:t>
      </w:r>
      <w:r w:rsidR="009E02DF">
        <w:rPr>
          <w:noProof/>
        </w:rPr>
        <w:t xml:space="preserve"> </w:t>
      </w:r>
      <w:r w:rsidRPr="00C070D4">
        <w:rPr>
          <w:noProof/>
        </w:rPr>
        <w:t>703</w:t>
      </w:r>
      <w:r w:rsidR="009E02DF">
        <w:rPr>
          <w:noProof/>
        </w:rPr>
        <w:t>–</w:t>
      </w:r>
      <w:r w:rsidRPr="00C070D4">
        <w:rPr>
          <w:noProof/>
        </w:rPr>
        <w:t>710 (2019).</w:t>
      </w:r>
    </w:p>
    <w:p w14:paraId="2B2E2278" w14:textId="03BE6479" w:rsidR="00DC13A8" w:rsidRPr="00C070D4" w:rsidRDefault="00DC13A8" w:rsidP="00DC13A8">
      <w:pPr>
        <w:autoSpaceDE w:val="0"/>
        <w:autoSpaceDN w:val="0"/>
        <w:adjustRightInd w:val="0"/>
        <w:rPr>
          <w:noProof/>
        </w:rPr>
      </w:pPr>
      <w:r w:rsidRPr="00C070D4">
        <w:rPr>
          <w:noProof/>
        </w:rPr>
        <w:t>11.</w:t>
      </w:r>
      <w:r w:rsidRPr="00C070D4">
        <w:rPr>
          <w:noProof/>
        </w:rPr>
        <w:tab/>
        <w:t>Molinari</w:t>
      </w:r>
      <w:r w:rsidR="009E02DF">
        <w:rPr>
          <w:noProof/>
        </w:rPr>
        <w:t>,</w:t>
      </w:r>
      <w:r w:rsidRPr="00C070D4">
        <w:rPr>
          <w:noProof/>
        </w:rPr>
        <w:t xml:space="preserve"> G. et al. Taste </w:t>
      </w:r>
      <w:r w:rsidR="009E02DF">
        <w:rPr>
          <w:noProof/>
        </w:rPr>
        <w:t>i</w:t>
      </w:r>
      <w:r w:rsidR="009E02DF" w:rsidRPr="00C070D4">
        <w:rPr>
          <w:noProof/>
        </w:rPr>
        <w:t xml:space="preserve">mpairment </w:t>
      </w:r>
      <w:r w:rsidRPr="00C070D4">
        <w:rPr>
          <w:noProof/>
        </w:rPr>
        <w:t xml:space="preserve">after endoscopic stapes surgery: do anatomic variability of chorda tympani and surgical technique matter? </w:t>
      </w:r>
      <w:r w:rsidRPr="00C070D4">
        <w:rPr>
          <w:i/>
          <w:iCs/>
          <w:noProof/>
        </w:rPr>
        <w:t>Eur</w:t>
      </w:r>
      <w:r w:rsidR="002F6A88">
        <w:rPr>
          <w:i/>
          <w:iCs/>
          <w:noProof/>
        </w:rPr>
        <w:t>opean</w:t>
      </w:r>
      <w:r w:rsidRPr="00C070D4">
        <w:rPr>
          <w:i/>
          <w:iCs/>
          <w:noProof/>
        </w:rPr>
        <w:t xml:space="preserve"> Arch</w:t>
      </w:r>
      <w:r w:rsidR="002F6A88">
        <w:rPr>
          <w:i/>
          <w:iCs/>
          <w:noProof/>
        </w:rPr>
        <w:t>ives of</w:t>
      </w:r>
      <w:r w:rsidRPr="00C070D4">
        <w:rPr>
          <w:i/>
          <w:iCs/>
          <w:noProof/>
        </w:rPr>
        <w:t xml:space="preserve"> Oto</w:t>
      </w:r>
      <w:r w:rsidR="002F6A88">
        <w:rPr>
          <w:i/>
          <w:iCs/>
          <w:noProof/>
        </w:rPr>
        <w:t>-R</w:t>
      </w:r>
      <w:r w:rsidR="002F6A88" w:rsidRPr="00C070D4">
        <w:rPr>
          <w:i/>
          <w:iCs/>
          <w:noProof/>
        </w:rPr>
        <w:t>hino</w:t>
      </w:r>
      <w:r w:rsidR="002F6A88">
        <w:rPr>
          <w:i/>
          <w:iCs/>
          <w:noProof/>
        </w:rPr>
        <w:t>-L</w:t>
      </w:r>
      <w:r w:rsidR="002F6A88" w:rsidRPr="00C070D4">
        <w:rPr>
          <w:i/>
          <w:iCs/>
          <w:noProof/>
        </w:rPr>
        <w:t>aryngol</w:t>
      </w:r>
      <w:r w:rsidR="002F6A88">
        <w:rPr>
          <w:i/>
          <w:iCs/>
          <w:noProof/>
        </w:rPr>
        <w:t>ogy</w:t>
      </w:r>
      <w:r w:rsidRPr="00C070D4">
        <w:rPr>
          <w:noProof/>
        </w:rPr>
        <w:t>. In press</w:t>
      </w:r>
      <w:r w:rsidR="009E02DF">
        <w:rPr>
          <w:noProof/>
        </w:rPr>
        <w:t xml:space="preserve"> (</w:t>
      </w:r>
      <w:r w:rsidRPr="00C070D4">
        <w:rPr>
          <w:noProof/>
        </w:rPr>
        <w:t>2021</w:t>
      </w:r>
      <w:r w:rsidR="009E02DF">
        <w:rPr>
          <w:noProof/>
        </w:rPr>
        <w:t>)</w:t>
      </w:r>
      <w:r w:rsidRPr="00C070D4">
        <w:rPr>
          <w:noProof/>
        </w:rPr>
        <w:t>.</w:t>
      </w:r>
    </w:p>
    <w:p w14:paraId="23ED3009" w14:textId="672F0D4F" w:rsidR="00DC13A8" w:rsidRPr="00C070D4" w:rsidRDefault="00DC13A8" w:rsidP="00DC13A8">
      <w:pPr>
        <w:autoSpaceDE w:val="0"/>
        <w:autoSpaceDN w:val="0"/>
        <w:adjustRightInd w:val="0"/>
        <w:rPr>
          <w:noProof/>
        </w:rPr>
      </w:pPr>
      <w:r w:rsidRPr="00C070D4">
        <w:rPr>
          <w:noProof/>
        </w:rPr>
        <w:t>12.</w:t>
      </w:r>
      <w:r w:rsidRPr="00C070D4">
        <w:rPr>
          <w:noProof/>
        </w:rPr>
        <w:tab/>
        <w:t>Alicandri-Ciufelli</w:t>
      </w:r>
      <w:r w:rsidR="009E02DF">
        <w:rPr>
          <w:noProof/>
        </w:rPr>
        <w:t>,</w:t>
      </w:r>
      <w:r w:rsidRPr="00C070D4">
        <w:rPr>
          <w:noProof/>
        </w:rPr>
        <w:t xml:space="preserve"> M. et al. Rating surgical field quality in endoscopic ear surgery: </w:t>
      </w:r>
      <w:r w:rsidRPr="00C070D4">
        <w:rPr>
          <w:noProof/>
        </w:rPr>
        <w:lastRenderedPageBreak/>
        <w:t xml:space="preserve">proposal and validation of the “Modena Bleeding Score.” </w:t>
      </w:r>
      <w:r w:rsidRPr="00C070D4">
        <w:rPr>
          <w:i/>
          <w:iCs/>
          <w:noProof/>
        </w:rPr>
        <w:t>Eur</w:t>
      </w:r>
      <w:r w:rsidR="002F6A88">
        <w:rPr>
          <w:i/>
          <w:iCs/>
          <w:noProof/>
        </w:rPr>
        <w:t>opean</w:t>
      </w:r>
      <w:r w:rsidRPr="00C070D4">
        <w:rPr>
          <w:i/>
          <w:iCs/>
          <w:noProof/>
        </w:rPr>
        <w:t xml:space="preserve"> Arch</w:t>
      </w:r>
      <w:r w:rsidR="002F6A88">
        <w:rPr>
          <w:i/>
          <w:iCs/>
          <w:noProof/>
        </w:rPr>
        <w:t>ives of</w:t>
      </w:r>
      <w:r w:rsidRPr="00C070D4">
        <w:rPr>
          <w:i/>
          <w:iCs/>
          <w:noProof/>
        </w:rPr>
        <w:t xml:space="preserve"> Oto</w:t>
      </w:r>
      <w:r w:rsidR="002F6A88">
        <w:rPr>
          <w:i/>
          <w:iCs/>
          <w:noProof/>
        </w:rPr>
        <w:t>-R</w:t>
      </w:r>
      <w:r w:rsidR="002F6A88" w:rsidRPr="00C070D4">
        <w:rPr>
          <w:i/>
          <w:iCs/>
          <w:noProof/>
        </w:rPr>
        <w:t>hino</w:t>
      </w:r>
      <w:r w:rsidR="002F6A88">
        <w:rPr>
          <w:i/>
          <w:iCs/>
          <w:noProof/>
        </w:rPr>
        <w:t>-L</w:t>
      </w:r>
      <w:r w:rsidR="002F6A88" w:rsidRPr="00C070D4">
        <w:rPr>
          <w:i/>
          <w:iCs/>
          <w:noProof/>
        </w:rPr>
        <w:t>aryngol</w:t>
      </w:r>
      <w:r w:rsidR="002F6A88">
        <w:rPr>
          <w:i/>
          <w:iCs/>
          <w:noProof/>
        </w:rPr>
        <w:t>ogy</w:t>
      </w:r>
      <w:r w:rsidRPr="00C070D4">
        <w:rPr>
          <w:noProof/>
        </w:rPr>
        <w:t xml:space="preserve">. </w:t>
      </w:r>
      <w:r w:rsidRPr="00706E1B">
        <w:rPr>
          <w:b/>
          <w:bCs/>
          <w:noProof/>
        </w:rPr>
        <w:t>276</w:t>
      </w:r>
      <w:r w:rsidR="009E02DF">
        <w:rPr>
          <w:noProof/>
        </w:rPr>
        <w:t xml:space="preserve"> </w:t>
      </w:r>
      <w:r w:rsidRPr="00C070D4">
        <w:rPr>
          <w:noProof/>
        </w:rPr>
        <w:t>(2),</w:t>
      </w:r>
      <w:r w:rsidR="009E02DF">
        <w:rPr>
          <w:noProof/>
        </w:rPr>
        <w:t xml:space="preserve"> </w:t>
      </w:r>
      <w:r w:rsidRPr="00C070D4">
        <w:rPr>
          <w:noProof/>
        </w:rPr>
        <w:t>383</w:t>
      </w:r>
      <w:r w:rsidR="009E02DF">
        <w:rPr>
          <w:noProof/>
        </w:rPr>
        <w:t>–</w:t>
      </w:r>
      <w:r w:rsidRPr="00C070D4">
        <w:rPr>
          <w:noProof/>
        </w:rPr>
        <w:t>388 (2019).</w:t>
      </w:r>
    </w:p>
    <w:p w14:paraId="5D5885F6" w14:textId="63DC8B42" w:rsidR="00DC13A8" w:rsidRPr="00C070D4" w:rsidRDefault="00DC13A8" w:rsidP="00DC13A8">
      <w:pPr>
        <w:autoSpaceDE w:val="0"/>
        <w:autoSpaceDN w:val="0"/>
        <w:adjustRightInd w:val="0"/>
        <w:rPr>
          <w:noProof/>
        </w:rPr>
      </w:pPr>
      <w:r w:rsidRPr="00C070D4">
        <w:rPr>
          <w:noProof/>
        </w:rPr>
        <w:t>13.</w:t>
      </w:r>
      <w:r w:rsidRPr="00C070D4">
        <w:rPr>
          <w:noProof/>
        </w:rPr>
        <w:tab/>
        <w:t>Anschuetz</w:t>
      </w:r>
      <w:r w:rsidR="009E02DF">
        <w:rPr>
          <w:noProof/>
        </w:rPr>
        <w:t>,</w:t>
      </w:r>
      <w:r w:rsidRPr="00C070D4">
        <w:rPr>
          <w:noProof/>
        </w:rPr>
        <w:t xml:space="preserve"> L. et al. Management of </w:t>
      </w:r>
      <w:r w:rsidR="009E02DF">
        <w:rPr>
          <w:noProof/>
        </w:rPr>
        <w:t>b</w:t>
      </w:r>
      <w:r w:rsidR="009E02DF" w:rsidRPr="00C070D4">
        <w:rPr>
          <w:noProof/>
        </w:rPr>
        <w:t xml:space="preserve">leeding </w:t>
      </w:r>
      <w:r w:rsidRPr="00C070D4">
        <w:rPr>
          <w:noProof/>
        </w:rPr>
        <w:t xml:space="preserve">in </w:t>
      </w:r>
      <w:r w:rsidR="009E02DF">
        <w:rPr>
          <w:noProof/>
        </w:rPr>
        <w:t>e</w:t>
      </w:r>
      <w:r w:rsidR="009E02DF" w:rsidRPr="00C070D4">
        <w:rPr>
          <w:noProof/>
        </w:rPr>
        <w:t xml:space="preserve">xclusive </w:t>
      </w:r>
      <w:r w:rsidR="009E02DF">
        <w:rPr>
          <w:noProof/>
        </w:rPr>
        <w:t>e</w:t>
      </w:r>
      <w:r w:rsidR="009E02DF" w:rsidRPr="00C070D4">
        <w:rPr>
          <w:noProof/>
        </w:rPr>
        <w:t xml:space="preserve">ndoscopic </w:t>
      </w:r>
      <w:r w:rsidR="009E02DF">
        <w:rPr>
          <w:noProof/>
        </w:rPr>
        <w:t>e</w:t>
      </w:r>
      <w:r w:rsidR="009E02DF" w:rsidRPr="00C070D4">
        <w:rPr>
          <w:noProof/>
        </w:rPr>
        <w:t xml:space="preserve">ar </w:t>
      </w:r>
      <w:r w:rsidR="009E02DF">
        <w:rPr>
          <w:noProof/>
        </w:rPr>
        <w:t>s</w:t>
      </w:r>
      <w:r w:rsidR="009E02DF" w:rsidRPr="00C070D4">
        <w:rPr>
          <w:noProof/>
        </w:rPr>
        <w:t>urgery</w:t>
      </w:r>
      <w:r w:rsidRPr="00C070D4">
        <w:rPr>
          <w:noProof/>
        </w:rPr>
        <w:t xml:space="preserve">: Pilot </w:t>
      </w:r>
      <w:r w:rsidR="009E02DF">
        <w:rPr>
          <w:noProof/>
        </w:rPr>
        <w:t>c</w:t>
      </w:r>
      <w:r w:rsidR="009E02DF" w:rsidRPr="00C070D4">
        <w:rPr>
          <w:noProof/>
        </w:rPr>
        <w:t xml:space="preserve">linical </w:t>
      </w:r>
      <w:r w:rsidR="009E02DF">
        <w:rPr>
          <w:noProof/>
        </w:rPr>
        <w:t>e</w:t>
      </w:r>
      <w:r w:rsidR="009E02DF" w:rsidRPr="00C070D4">
        <w:rPr>
          <w:noProof/>
        </w:rPr>
        <w:t>xperience</w:t>
      </w:r>
      <w:r w:rsidRPr="00C070D4">
        <w:rPr>
          <w:noProof/>
        </w:rPr>
        <w:t xml:space="preserve">. </w:t>
      </w:r>
      <w:r w:rsidRPr="00C070D4">
        <w:rPr>
          <w:i/>
          <w:iCs/>
          <w:noProof/>
        </w:rPr>
        <w:t>Otolaryngol</w:t>
      </w:r>
      <w:r w:rsidR="0020124D">
        <w:rPr>
          <w:i/>
          <w:iCs/>
          <w:noProof/>
        </w:rPr>
        <w:t>ogy –</w:t>
      </w:r>
      <w:r w:rsidRPr="00C070D4">
        <w:rPr>
          <w:i/>
          <w:iCs/>
          <w:noProof/>
        </w:rPr>
        <w:t xml:space="preserve"> Head </w:t>
      </w:r>
      <w:r w:rsidR="0020124D">
        <w:rPr>
          <w:i/>
          <w:iCs/>
          <w:noProof/>
        </w:rPr>
        <w:t xml:space="preserve">and </w:t>
      </w:r>
      <w:r w:rsidRPr="00C070D4">
        <w:rPr>
          <w:i/>
          <w:iCs/>
          <w:noProof/>
        </w:rPr>
        <w:t>Neck Surg</w:t>
      </w:r>
      <w:r w:rsidR="002F6A88">
        <w:rPr>
          <w:i/>
          <w:iCs/>
          <w:noProof/>
        </w:rPr>
        <w:t>ery</w:t>
      </w:r>
      <w:r w:rsidRPr="00C070D4">
        <w:rPr>
          <w:noProof/>
        </w:rPr>
        <w:t xml:space="preserve">. </w:t>
      </w:r>
      <w:r w:rsidRPr="00706E1B">
        <w:rPr>
          <w:b/>
          <w:bCs/>
          <w:noProof/>
        </w:rPr>
        <w:t>157</w:t>
      </w:r>
      <w:r w:rsidR="009E02DF">
        <w:rPr>
          <w:noProof/>
        </w:rPr>
        <w:t xml:space="preserve"> </w:t>
      </w:r>
      <w:r w:rsidRPr="00C070D4">
        <w:rPr>
          <w:noProof/>
        </w:rPr>
        <w:t>(4),</w:t>
      </w:r>
      <w:r w:rsidR="009E02DF">
        <w:rPr>
          <w:noProof/>
        </w:rPr>
        <w:t xml:space="preserve"> </w:t>
      </w:r>
      <w:r w:rsidRPr="00C070D4">
        <w:rPr>
          <w:noProof/>
        </w:rPr>
        <w:t>700</w:t>
      </w:r>
      <w:r w:rsidR="009E02DF">
        <w:rPr>
          <w:noProof/>
        </w:rPr>
        <w:t>–</w:t>
      </w:r>
      <w:r w:rsidRPr="00C070D4">
        <w:rPr>
          <w:noProof/>
        </w:rPr>
        <w:t>706 (2017).</w:t>
      </w:r>
    </w:p>
    <w:p w14:paraId="28180D27" w14:textId="18E275E6" w:rsidR="00DC13A8" w:rsidRPr="00C070D4" w:rsidRDefault="00DC13A8" w:rsidP="00DC13A8">
      <w:pPr>
        <w:autoSpaceDE w:val="0"/>
        <w:autoSpaceDN w:val="0"/>
        <w:adjustRightInd w:val="0"/>
        <w:rPr>
          <w:noProof/>
        </w:rPr>
      </w:pPr>
      <w:r w:rsidRPr="00C070D4">
        <w:rPr>
          <w:noProof/>
        </w:rPr>
        <w:t>14.</w:t>
      </w:r>
      <w:r w:rsidRPr="00C070D4">
        <w:rPr>
          <w:noProof/>
        </w:rPr>
        <w:tab/>
        <w:t>House</w:t>
      </w:r>
      <w:r w:rsidR="009E02DF">
        <w:rPr>
          <w:noProof/>
        </w:rPr>
        <w:t>,</w:t>
      </w:r>
      <w:r w:rsidRPr="00C070D4">
        <w:rPr>
          <w:noProof/>
        </w:rPr>
        <w:t xml:space="preserve"> J</w:t>
      </w:r>
      <w:r w:rsidR="009E02DF">
        <w:rPr>
          <w:noProof/>
        </w:rPr>
        <w:t xml:space="preserve">. </w:t>
      </w:r>
      <w:r w:rsidRPr="00C070D4">
        <w:rPr>
          <w:noProof/>
        </w:rPr>
        <w:t>W</w:t>
      </w:r>
      <w:r w:rsidR="009E02DF">
        <w:rPr>
          <w:noProof/>
        </w:rPr>
        <w:t>.</w:t>
      </w:r>
      <w:r w:rsidRPr="00C070D4">
        <w:rPr>
          <w:noProof/>
        </w:rPr>
        <w:t>, Brackmann</w:t>
      </w:r>
      <w:r w:rsidR="009E02DF">
        <w:rPr>
          <w:noProof/>
        </w:rPr>
        <w:t>,</w:t>
      </w:r>
      <w:r w:rsidRPr="00C070D4">
        <w:rPr>
          <w:noProof/>
        </w:rPr>
        <w:t xml:space="preserve"> D</w:t>
      </w:r>
      <w:r w:rsidR="009E02DF">
        <w:rPr>
          <w:noProof/>
        </w:rPr>
        <w:t xml:space="preserve">. </w:t>
      </w:r>
      <w:r w:rsidRPr="00C070D4">
        <w:rPr>
          <w:noProof/>
        </w:rPr>
        <w:t>E. Facial nerve grading system.</w:t>
      </w:r>
      <w:r w:rsidR="009E02DF">
        <w:rPr>
          <w:noProof/>
        </w:rPr>
        <w:t xml:space="preserve"> </w:t>
      </w:r>
      <w:r w:rsidRPr="00C070D4">
        <w:rPr>
          <w:i/>
          <w:iCs/>
          <w:noProof/>
        </w:rPr>
        <w:t>Otolaryngol</w:t>
      </w:r>
      <w:r w:rsidR="0020124D">
        <w:rPr>
          <w:i/>
          <w:iCs/>
          <w:noProof/>
        </w:rPr>
        <w:t>ogy –</w:t>
      </w:r>
      <w:r w:rsidRPr="00C070D4">
        <w:rPr>
          <w:i/>
          <w:iCs/>
          <w:noProof/>
        </w:rPr>
        <w:t xml:space="preserve"> Head</w:t>
      </w:r>
      <w:r w:rsidR="0020124D">
        <w:rPr>
          <w:i/>
          <w:iCs/>
          <w:noProof/>
        </w:rPr>
        <w:t xml:space="preserve"> and</w:t>
      </w:r>
      <w:r w:rsidRPr="00C070D4">
        <w:rPr>
          <w:i/>
          <w:iCs/>
          <w:noProof/>
        </w:rPr>
        <w:t xml:space="preserve"> Neck Surg</w:t>
      </w:r>
      <w:r w:rsidR="0020124D">
        <w:rPr>
          <w:i/>
          <w:iCs/>
          <w:noProof/>
        </w:rPr>
        <w:t>ery</w:t>
      </w:r>
      <w:r w:rsidRPr="00706E1B">
        <w:rPr>
          <w:noProof/>
        </w:rPr>
        <w:t>.</w:t>
      </w:r>
      <w:r w:rsidRPr="009E02DF">
        <w:rPr>
          <w:noProof/>
        </w:rPr>
        <w:t xml:space="preserve"> </w:t>
      </w:r>
      <w:r w:rsidRPr="00706E1B">
        <w:rPr>
          <w:b/>
          <w:bCs/>
          <w:noProof/>
        </w:rPr>
        <w:t>93</w:t>
      </w:r>
      <w:r w:rsidR="009E02DF">
        <w:rPr>
          <w:noProof/>
        </w:rPr>
        <w:t xml:space="preserve"> </w:t>
      </w:r>
      <w:r w:rsidRPr="00C070D4">
        <w:rPr>
          <w:noProof/>
        </w:rPr>
        <w:t>(2)</w:t>
      </w:r>
      <w:r w:rsidR="009E02DF">
        <w:rPr>
          <w:noProof/>
        </w:rPr>
        <w:t xml:space="preserve">, </w:t>
      </w:r>
      <w:r w:rsidRPr="00C070D4">
        <w:rPr>
          <w:noProof/>
        </w:rPr>
        <w:t>146</w:t>
      </w:r>
      <w:r w:rsidR="009E02DF">
        <w:rPr>
          <w:noProof/>
        </w:rPr>
        <w:t>–</w:t>
      </w:r>
      <w:r w:rsidRPr="00C070D4">
        <w:rPr>
          <w:noProof/>
        </w:rPr>
        <w:t>147 (1985)</w:t>
      </w:r>
    </w:p>
    <w:p w14:paraId="3DBD6264" w14:textId="5B6D93DC" w:rsidR="00DC13A8" w:rsidRPr="00C070D4" w:rsidRDefault="00DC13A8" w:rsidP="00DC13A8">
      <w:pPr>
        <w:autoSpaceDE w:val="0"/>
        <w:autoSpaceDN w:val="0"/>
        <w:adjustRightInd w:val="0"/>
        <w:rPr>
          <w:noProof/>
        </w:rPr>
      </w:pPr>
      <w:r w:rsidRPr="00C070D4">
        <w:rPr>
          <w:noProof/>
        </w:rPr>
        <w:t>15.</w:t>
      </w:r>
      <w:r w:rsidRPr="00C070D4">
        <w:rPr>
          <w:noProof/>
        </w:rPr>
        <w:tab/>
        <w:t>Marchioni</w:t>
      </w:r>
      <w:r w:rsidR="009E02DF">
        <w:rPr>
          <w:noProof/>
        </w:rPr>
        <w:t>,</w:t>
      </w:r>
      <w:r w:rsidRPr="00C070D4">
        <w:rPr>
          <w:noProof/>
        </w:rPr>
        <w:t xml:space="preserve"> D</w:t>
      </w:r>
      <w:r w:rsidR="009E02DF">
        <w:rPr>
          <w:noProof/>
        </w:rPr>
        <w:t>.</w:t>
      </w:r>
      <w:r w:rsidRPr="00C070D4">
        <w:rPr>
          <w:noProof/>
        </w:rPr>
        <w:t xml:space="preserve"> et al. Complications in </w:t>
      </w:r>
      <w:r w:rsidR="009E02DF">
        <w:rPr>
          <w:noProof/>
        </w:rPr>
        <w:t>e</w:t>
      </w:r>
      <w:r w:rsidR="009E02DF" w:rsidRPr="00C070D4">
        <w:rPr>
          <w:noProof/>
        </w:rPr>
        <w:t xml:space="preserve">ndoscopic </w:t>
      </w:r>
      <w:r w:rsidR="009E02DF">
        <w:rPr>
          <w:noProof/>
        </w:rPr>
        <w:t>e</w:t>
      </w:r>
      <w:r w:rsidR="009E02DF" w:rsidRPr="00C070D4">
        <w:rPr>
          <w:noProof/>
        </w:rPr>
        <w:t xml:space="preserve">ar </w:t>
      </w:r>
      <w:r w:rsidR="009E02DF">
        <w:rPr>
          <w:noProof/>
        </w:rPr>
        <w:t>s</w:t>
      </w:r>
      <w:r w:rsidR="009E02DF" w:rsidRPr="00C070D4">
        <w:rPr>
          <w:noProof/>
        </w:rPr>
        <w:t>urgery</w:t>
      </w:r>
      <w:r w:rsidRPr="00C070D4">
        <w:rPr>
          <w:noProof/>
        </w:rPr>
        <w:t>.</w:t>
      </w:r>
      <w:r w:rsidR="009E02DF">
        <w:rPr>
          <w:noProof/>
        </w:rPr>
        <w:t xml:space="preserve"> </w:t>
      </w:r>
      <w:r w:rsidRPr="00C070D4">
        <w:rPr>
          <w:i/>
          <w:iCs/>
          <w:noProof/>
        </w:rPr>
        <w:t>Otol</w:t>
      </w:r>
      <w:r w:rsidR="0020124D">
        <w:rPr>
          <w:i/>
          <w:iCs/>
          <w:noProof/>
        </w:rPr>
        <w:t>ogy &amp;</w:t>
      </w:r>
      <w:r w:rsidRPr="00C070D4">
        <w:rPr>
          <w:i/>
          <w:iCs/>
          <w:noProof/>
        </w:rPr>
        <w:t xml:space="preserve"> Neurotol</w:t>
      </w:r>
      <w:r w:rsidR="0020124D">
        <w:rPr>
          <w:i/>
          <w:iCs/>
          <w:noProof/>
        </w:rPr>
        <w:t>ogy</w:t>
      </w:r>
      <w:r w:rsidRPr="00706E1B">
        <w:rPr>
          <w:noProof/>
        </w:rPr>
        <w:t>.</w:t>
      </w:r>
      <w:r w:rsidRPr="009E02DF">
        <w:rPr>
          <w:noProof/>
        </w:rPr>
        <w:t xml:space="preserve"> </w:t>
      </w:r>
      <w:r w:rsidRPr="00706E1B">
        <w:rPr>
          <w:b/>
          <w:bCs/>
          <w:noProof/>
        </w:rPr>
        <w:t>39</w:t>
      </w:r>
      <w:r w:rsidR="009E02DF">
        <w:rPr>
          <w:noProof/>
        </w:rPr>
        <w:t xml:space="preserve"> </w:t>
      </w:r>
      <w:r w:rsidRPr="00C070D4">
        <w:rPr>
          <w:noProof/>
        </w:rPr>
        <w:t>(8)</w:t>
      </w:r>
      <w:r w:rsidR="009E02DF">
        <w:rPr>
          <w:noProof/>
        </w:rPr>
        <w:t xml:space="preserve">, </w:t>
      </w:r>
      <w:r w:rsidRPr="00C070D4">
        <w:rPr>
          <w:noProof/>
        </w:rPr>
        <w:t>1012</w:t>
      </w:r>
      <w:r w:rsidR="009E02DF">
        <w:rPr>
          <w:noProof/>
        </w:rPr>
        <w:t>–</w:t>
      </w:r>
      <w:r w:rsidRPr="00C070D4">
        <w:rPr>
          <w:noProof/>
        </w:rPr>
        <w:t>1017 (2018).</w:t>
      </w:r>
    </w:p>
    <w:p w14:paraId="25746C46" w14:textId="2469F6BF" w:rsidR="00DC13A8" w:rsidRPr="00C070D4" w:rsidRDefault="00DC13A8" w:rsidP="00DC13A8">
      <w:pPr>
        <w:autoSpaceDE w:val="0"/>
        <w:autoSpaceDN w:val="0"/>
        <w:adjustRightInd w:val="0"/>
        <w:rPr>
          <w:rFonts w:ascii="Segoe UI" w:hAnsi="Segoe UI" w:cs="Segoe UI"/>
          <w:shd w:val="clear" w:color="auto" w:fill="FFFFFF"/>
        </w:rPr>
      </w:pPr>
      <w:r w:rsidRPr="00706E1B">
        <w:rPr>
          <w:shd w:val="clear" w:color="auto" w:fill="FFFFFF"/>
        </w:rPr>
        <w:t>16.</w:t>
      </w:r>
      <w:r w:rsidRPr="00706E1B">
        <w:rPr>
          <w:shd w:val="clear" w:color="auto" w:fill="FFFFFF"/>
        </w:rPr>
        <w:tab/>
      </w:r>
      <w:r w:rsidRPr="00C070D4">
        <w:rPr>
          <w:noProof/>
        </w:rPr>
        <w:t>Campbell</w:t>
      </w:r>
      <w:r w:rsidR="002571D6">
        <w:rPr>
          <w:noProof/>
        </w:rPr>
        <w:t>,</w:t>
      </w:r>
      <w:r w:rsidRPr="00C070D4">
        <w:rPr>
          <w:noProof/>
        </w:rPr>
        <w:t xml:space="preserve"> K</w:t>
      </w:r>
      <w:r w:rsidR="002571D6">
        <w:rPr>
          <w:noProof/>
        </w:rPr>
        <w:t xml:space="preserve">. </w:t>
      </w:r>
      <w:r w:rsidRPr="00C070D4">
        <w:rPr>
          <w:noProof/>
        </w:rPr>
        <w:t>C. The basic audiologic assessment.</w:t>
      </w:r>
      <w:r w:rsidR="002571D6">
        <w:rPr>
          <w:noProof/>
        </w:rPr>
        <w:t xml:space="preserve"> </w:t>
      </w:r>
      <w:r w:rsidRPr="00C070D4">
        <w:rPr>
          <w:i/>
          <w:iCs/>
          <w:noProof/>
        </w:rPr>
        <w:t>Essential Audiology for Physicians</w:t>
      </w:r>
      <w:r w:rsidRPr="00706E1B">
        <w:rPr>
          <w:noProof/>
        </w:rPr>
        <w:t xml:space="preserve">. </w:t>
      </w:r>
      <w:r w:rsidRPr="00C070D4">
        <w:rPr>
          <w:noProof/>
        </w:rPr>
        <w:t>Singular Publishing Group Inc (1998).</w:t>
      </w:r>
    </w:p>
    <w:p w14:paraId="5FB053A4" w14:textId="6A79D419" w:rsidR="00C47903" w:rsidRPr="00C47903" w:rsidRDefault="00C47903" w:rsidP="00C47903">
      <w:pPr>
        <w:rPr>
          <w:lang w:val="it-IT"/>
        </w:rPr>
      </w:pPr>
      <w:r>
        <w:rPr>
          <w:noProof/>
        </w:rPr>
        <w:t xml:space="preserve">17. </w:t>
      </w:r>
      <w:r>
        <w:rPr>
          <w:noProof/>
        </w:rPr>
        <w:tab/>
      </w:r>
      <w:r w:rsidRPr="00C070D4">
        <w:rPr>
          <w:lang w:val="it-IT"/>
        </w:rPr>
        <w:t>American Speech-Language-Hearing Association. (1990).</w:t>
      </w:r>
      <w:r>
        <w:rPr>
          <w:lang w:val="it-IT"/>
        </w:rPr>
        <w:t xml:space="preserve"> </w:t>
      </w:r>
      <w:r w:rsidRPr="00C070D4">
        <w:rPr>
          <w:i/>
          <w:iCs/>
          <w:lang w:val="it-IT"/>
        </w:rPr>
        <w:t>Audiometric symbols</w:t>
      </w:r>
      <w:r>
        <w:rPr>
          <w:lang w:val="it-IT"/>
        </w:rPr>
        <w:t xml:space="preserve"> </w:t>
      </w:r>
      <w:r w:rsidRPr="00C070D4">
        <w:rPr>
          <w:lang w:val="it-IT"/>
        </w:rPr>
        <w:t xml:space="preserve">[Guidelines]. Available </w:t>
      </w:r>
      <w:r>
        <w:rPr>
          <w:lang w:val="it-IT"/>
        </w:rPr>
        <w:t>at</w:t>
      </w:r>
      <w:r w:rsidRPr="00C070D4">
        <w:rPr>
          <w:lang w:val="it-IT"/>
        </w:rPr>
        <w:t xml:space="preserve"> www.asha.org/policy.</w:t>
      </w:r>
    </w:p>
    <w:p w14:paraId="7E6A7A04" w14:textId="43390631" w:rsidR="00DC13A8" w:rsidRPr="00C070D4" w:rsidRDefault="00C47903" w:rsidP="00DC13A8">
      <w:pPr>
        <w:autoSpaceDE w:val="0"/>
        <w:autoSpaceDN w:val="0"/>
        <w:adjustRightInd w:val="0"/>
        <w:rPr>
          <w:noProof/>
        </w:rPr>
      </w:pPr>
      <w:r>
        <w:rPr>
          <w:noProof/>
        </w:rPr>
        <w:t xml:space="preserve">18. </w:t>
      </w:r>
      <w:r>
        <w:rPr>
          <w:noProof/>
        </w:rPr>
        <w:tab/>
      </w:r>
      <w:r w:rsidR="00DC13A8" w:rsidRPr="00C070D4">
        <w:rPr>
          <w:noProof/>
        </w:rPr>
        <w:t>Alicandri-Ciufelli</w:t>
      </w:r>
      <w:r w:rsidR="002571D6">
        <w:rPr>
          <w:noProof/>
        </w:rPr>
        <w:t>,</w:t>
      </w:r>
      <w:r w:rsidR="00DC13A8" w:rsidRPr="00C070D4">
        <w:rPr>
          <w:noProof/>
        </w:rPr>
        <w:t xml:space="preserve"> M</w:t>
      </w:r>
      <w:r w:rsidR="002571D6">
        <w:rPr>
          <w:noProof/>
        </w:rPr>
        <w:t>. et al</w:t>
      </w:r>
      <w:r w:rsidR="00DC13A8" w:rsidRPr="00C070D4">
        <w:rPr>
          <w:noProof/>
        </w:rPr>
        <w:t xml:space="preserve">. Epinephrine use in endoscopic ear surgery: Quantitative safety assessment. </w:t>
      </w:r>
      <w:r w:rsidR="00DC13A8" w:rsidRPr="00C070D4">
        <w:rPr>
          <w:i/>
          <w:iCs/>
          <w:noProof/>
        </w:rPr>
        <w:t>ORL</w:t>
      </w:r>
      <w:r w:rsidR="00DC13A8" w:rsidRPr="00C070D4">
        <w:rPr>
          <w:noProof/>
        </w:rPr>
        <w:t xml:space="preserve">. </w:t>
      </w:r>
      <w:r w:rsidR="00DC13A8" w:rsidRPr="00706E1B">
        <w:rPr>
          <w:b/>
          <w:bCs/>
          <w:noProof/>
        </w:rPr>
        <w:t>82</w:t>
      </w:r>
      <w:r w:rsidR="002571D6">
        <w:rPr>
          <w:noProof/>
        </w:rPr>
        <w:t xml:space="preserve"> </w:t>
      </w:r>
      <w:r w:rsidR="00DC13A8" w:rsidRPr="00C070D4">
        <w:rPr>
          <w:noProof/>
        </w:rPr>
        <w:t>(1),</w:t>
      </w:r>
      <w:r w:rsidR="002571D6">
        <w:rPr>
          <w:noProof/>
        </w:rPr>
        <w:t xml:space="preserve"> </w:t>
      </w:r>
      <w:r w:rsidR="00DC13A8" w:rsidRPr="00C070D4">
        <w:rPr>
          <w:noProof/>
        </w:rPr>
        <w:t>1</w:t>
      </w:r>
      <w:r w:rsidR="002571D6">
        <w:rPr>
          <w:noProof/>
        </w:rPr>
        <w:t>–</w:t>
      </w:r>
      <w:r w:rsidR="00DC13A8" w:rsidRPr="00C070D4">
        <w:rPr>
          <w:noProof/>
        </w:rPr>
        <w:t>7 (2020).</w:t>
      </w:r>
    </w:p>
    <w:p w14:paraId="55D7DB52" w14:textId="39CC8CC6" w:rsidR="00DC13A8" w:rsidRPr="00C070D4" w:rsidRDefault="00C47903" w:rsidP="00DC13A8">
      <w:pPr>
        <w:autoSpaceDE w:val="0"/>
        <w:autoSpaceDN w:val="0"/>
        <w:adjustRightInd w:val="0"/>
        <w:rPr>
          <w:noProof/>
        </w:rPr>
      </w:pPr>
      <w:r>
        <w:rPr>
          <w:noProof/>
        </w:rPr>
        <w:t>19</w:t>
      </w:r>
      <w:r w:rsidR="00DC13A8" w:rsidRPr="00C070D4">
        <w:rPr>
          <w:noProof/>
        </w:rPr>
        <w:t>.</w:t>
      </w:r>
      <w:r w:rsidR="00DC13A8" w:rsidRPr="00C070D4">
        <w:rPr>
          <w:noProof/>
        </w:rPr>
        <w:tab/>
        <w:t>Anschuetz</w:t>
      </w:r>
      <w:r w:rsidR="002571D6">
        <w:rPr>
          <w:noProof/>
        </w:rPr>
        <w:t>,</w:t>
      </w:r>
      <w:r w:rsidR="00DC13A8" w:rsidRPr="00C070D4">
        <w:rPr>
          <w:noProof/>
        </w:rPr>
        <w:t xml:space="preserve"> L. et al. Discovering </w:t>
      </w:r>
      <w:r w:rsidR="002571D6">
        <w:rPr>
          <w:noProof/>
        </w:rPr>
        <w:t>m</w:t>
      </w:r>
      <w:r w:rsidR="002571D6" w:rsidRPr="00C070D4">
        <w:rPr>
          <w:noProof/>
        </w:rPr>
        <w:t xml:space="preserve">iddle </w:t>
      </w:r>
      <w:r w:rsidR="002571D6">
        <w:rPr>
          <w:noProof/>
        </w:rPr>
        <w:t>e</w:t>
      </w:r>
      <w:r w:rsidR="002571D6" w:rsidRPr="00C070D4">
        <w:rPr>
          <w:noProof/>
        </w:rPr>
        <w:t xml:space="preserve">ar </w:t>
      </w:r>
      <w:r w:rsidR="002571D6">
        <w:rPr>
          <w:noProof/>
        </w:rPr>
        <w:t>a</w:t>
      </w:r>
      <w:r w:rsidR="002571D6" w:rsidRPr="00C070D4">
        <w:rPr>
          <w:noProof/>
        </w:rPr>
        <w:t xml:space="preserve">natomy </w:t>
      </w:r>
      <w:r w:rsidR="00DC13A8" w:rsidRPr="00C070D4">
        <w:rPr>
          <w:noProof/>
        </w:rPr>
        <w:t xml:space="preserve">by </w:t>
      </w:r>
      <w:r w:rsidR="002571D6">
        <w:rPr>
          <w:noProof/>
        </w:rPr>
        <w:t>t</w:t>
      </w:r>
      <w:r w:rsidR="002571D6" w:rsidRPr="00C070D4">
        <w:rPr>
          <w:noProof/>
        </w:rPr>
        <w:t xml:space="preserve">ranscanal </w:t>
      </w:r>
      <w:r w:rsidR="002571D6">
        <w:rPr>
          <w:noProof/>
        </w:rPr>
        <w:t>e</w:t>
      </w:r>
      <w:r w:rsidR="002571D6" w:rsidRPr="00C070D4">
        <w:rPr>
          <w:noProof/>
        </w:rPr>
        <w:t xml:space="preserve">ndoscopic </w:t>
      </w:r>
      <w:r w:rsidR="002571D6">
        <w:rPr>
          <w:noProof/>
        </w:rPr>
        <w:t>e</w:t>
      </w:r>
      <w:r w:rsidR="002571D6" w:rsidRPr="00C070D4">
        <w:rPr>
          <w:noProof/>
        </w:rPr>
        <w:t xml:space="preserve">ar </w:t>
      </w:r>
      <w:r w:rsidR="002571D6">
        <w:rPr>
          <w:noProof/>
        </w:rPr>
        <w:t>s</w:t>
      </w:r>
      <w:r w:rsidR="002571D6" w:rsidRPr="00C070D4">
        <w:rPr>
          <w:noProof/>
        </w:rPr>
        <w:t>urgery</w:t>
      </w:r>
      <w:r w:rsidR="00DC13A8" w:rsidRPr="00C070D4">
        <w:rPr>
          <w:noProof/>
        </w:rPr>
        <w:t xml:space="preserve">: A </w:t>
      </w:r>
      <w:r w:rsidR="002571D6">
        <w:rPr>
          <w:noProof/>
        </w:rPr>
        <w:t>d</w:t>
      </w:r>
      <w:r w:rsidR="002571D6" w:rsidRPr="00C070D4">
        <w:rPr>
          <w:noProof/>
        </w:rPr>
        <w:t xml:space="preserve">issection </w:t>
      </w:r>
      <w:r w:rsidR="002571D6">
        <w:rPr>
          <w:noProof/>
        </w:rPr>
        <w:t>m</w:t>
      </w:r>
      <w:r w:rsidR="002571D6" w:rsidRPr="00C070D4">
        <w:rPr>
          <w:noProof/>
        </w:rPr>
        <w:t>anual</w:t>
      </w:r>
      <w:r w:rsidR="00DC13A8" w:rsidRPr="00C070D4">
        <w:rPr>
          <w:noProof/>
        </w:rPr>
        <w:t xml:space="preserve">. </w:t>
      </w:r>
      <w:r w:rsidR="00DC13A8" w:rsidRPr="00C070D4">
        <w:rPr>
          <w:i/>
          <w:iCs/>
          <w:noProof/>
        </w:rPr>
        <w:t>J</w:t>
      </w:r>
      <w:r w:rsidR="002571D6">
        <w:rPr>
          <w:i/>
          <w:iCs/>
          <w:noProof/>
        </w:rPr>
        <w:t>ournal of</w:t>
      </w:r>
      <w:r w:rsidR="00DC13A8" w:rsidRPr="00C070D4">
        <w:rPr>
          <w:i/>
          <w:iCs/>
          <w:noProof/>
        </w:rPr>
        <w:t xml:space="preserve"> Vis</w:t>
      </w:r>
      <w:r w:rsidR="002571D6">
        <w:rPr>
          <w:i/>
          <w:iCs/>
          <w:noProof/>
        </w:rPr>
        <w:t>ualized</w:t>
      </w:r>
      <w:r w:rsidR="00DC13A8" w:rsidRPr="00C070D4">
        <w:rPr>
          <w:i/>
          <w:iCs/>
          <w:noProof/>
        </w:rPr>
        <w:t xml:space="preserve"> Exp</w:t>
      </w:r>
      <w:r w:rsidR="002571D6">
        <w:rPr>
          <w:i/>
          <w:iCs/>
          <w:noProof/>
        </w:rPr>
        <w:t>eriments: JoVE</w:t>
      </w:r>
      <w:r w:rsidR="00DC13A8" w:rsidRPr="00C070D4">
        <w:rPr>
          <w:noProof/>
        </w:rPr>
        <w:t xml:space="preserve">. </w:t>
      </w:r>
      <w:r w:rsidR="0026711D">
        <w:rPr>
          <w:noProof/>
        </w:rPr>
        <w:t>(</w:t>
      </w:r>
      <w:r w:rsidR="00DC13A8" w:rsidRPr="0026711D">
        <w:rPr>
          <w:noProof/>
        </w:rPr>
        <w:t>131</w:t>
      </w:r>
      <w:r w:rsidR="0026711D">
        <w:rPr>
          <w:noProof/>
        </w:rPr>
        <w:t>)</w:t>
      </w:r>
      <w:r w:rsidR="00DC13A8" w:rsidRPr="00C070D4">
        <w:rPr>
          <w:noProof/>
        </w:rPr>
        <w:t>,</w:t>
      </w:r>
      <w:r w:rsidR="002571D6">
        <w:rPr>
          <w:noProof/>
        </w:rPr>
        <w:t xml:space="preserve"> </w:t>
      </w:r>
      <w:r w:rsidR="0026711D">
        <w:rPr>
          <w:noProof/>
        </w:rPr>
        <w:t>56390</w:t>
      </w:r>
      <w:r w:rsidR="00DC13A8" w:rsidRPr="00C070D4">
        <w:rPr>
          <w:noProof/>
        </w:rPr>
        <w:t xml:space="preserve"> (2018).</w:t>
      </w:r>
    </w:p>
    <w:p w14:paraId="5505B9F8" w14:textId="3725259C" w:rsidR="00DC13A8" w:rsidRPr="00C070D4" w:rsidRDefault="00C47903" w:rsidP="00DC13A8">
      <w:pPr>
        <w:autoSpaceDE w:val="0"/>
        <w:autoSpaceDN w:val="0"/>
        <w:adjustRightInd w:val="0"/>
        <w:rPr>
          <w:noProof/>
        </w:rPr>
      </w:pPr>
      <w:r>
        <w:rPr>
          <w:noProof/>
        </w:rPr>
        <w:t>20</w:t>
      </w:r>
      <w:r w:rsidR="00DC13A8" w:rsidRPr="00C070D4">
        <w:rPr>
          <w:noProof/>
        </w:rPr>
        <w:t>.</w:t>
      </w:r>
      <w:r w:rsidR="00DC13A8" w:rsidRPr="00C070D4">
        <w:rPr>
          <w:noProof/>
        </w:rPr>
        <w:tab/>
        <w:t>Altamami</w:t>
      </w:r>
      <w:r w:rsidR="002571D6">
        <w:rPr>
          <w:noProof/>
        </w:rPr>
        <w:t>,</w:t>
      </w:r>
      <w:r w:rsidR="00DC13A8" w:rsidRPr="00C070D4">
        <w:rPr>
          <w:noProof/>
        </w:rPr>
        <w:t xml:space="preserve"> N</w:t>
      </w:r>
      <w:r w:rsidR="002571D6">
        <w:rPr>
          <w:noProof/>
        </w:rPr>
        <w:t xml:space="preserve">. </w:t>
      </w:r>
      <w:r w:rsidR="00DC13A8" w:rsidRPr="00C070D4">
        <w:rPr>
          <w:noProof/>
        </w:rPr>
        <w:t xml:space="preserve">M. et al. Is one of these two techniques: CO2 laser versus microdrill assisted stapedotomy results in better post-operative hearing outcome? </w:t>
      </w:r>
      <w:r w:rsidR="00DC13A8" w:rsidRPr="00C070D4">
        <w:rPr>
          <w:i/>
          <w:iCs/>
          <w:noProof/>
        </w:rPr>
        <w:t>Eur</w:t>
      </w:r>
      <w:r w:rsidR="0026711D">
        <w:rPr>
          <w:i/>
          <w:iCs/>
          <w:noProof/>
        </w:rPr>
        <w:t>opean</w:t>
      </w:r>
      <w:r w:rsidR="00DC13A8" w:rsidRPr="00C070D4">
        <w:rPr>
          <w:i/>
          <w:iCs/>
          <w:noProof/>
        </w:rPr>
        <w:t xml:space="preserve"> Arch</w:t>
      </w:r>
      <w:r w:rsidR="0026711D">
        <w:rPr>
          <w:i/>
          <w:iCs/>
          <w:noProof/>
        </w:rPr>
        <w:t>ives of</w:t>
      </w:r>
      <w:r w:rsidR="00DC13A8" w:rsidRPr="00C070D4">
        <w:rPr>
          <w:i/>
          <w:iCs/>
          <w:noProof/>
        </w:rPr>
        <w:t xml:space="preserve"> Oto</w:t>
      </w:r>
      <w:r w:rsidR="0026711D">
        <w:rPr>
          <w:i/>
          <w:iCs/>
          <w:noProof/>
        </w:rPr>
        <w:t>-R</w:t>
      </w:r>
      <w:r w:rsidR="0026711D" w:rsidRPr="00C070D4">
        <w:rPr>
          <w:i/>
          <w:iCs/>
          <w:noProof/>
        </w:rPr>
        <w:t>hino</w:t>
      </w:r>
      <w:r w:rsidR="0026711D">
        <w:rPr>
          <w:i/>
          <w:iCs/>
          <w:noProof/>
        </w:rPr>
        <w:t>-L</w:t>
      </w:r>
      <w:r w:rsidR="0026711D" w:rsidRPr="00C070D4">
        <w:rPr>
          <w:i/>
          <w:iCs/>
          <w:noProof/>
        </w:rPr>
        <w:t>aryngol</w:t>
      </w:r>
      <w:r w:rsidR="0026711D">
        <w:rPr>
          <w:i/>
          <w:iCs/>
          <w:noProof/>
        </w:rPr>
        <w:t>ogy</w:t>
      </w:r>
      <w:r w:rsidR="00DC13A8" w:rsidRPr="00C070D4">
        <w:rPr>
          <w:noProof/>
        </w:rPr>
        <w:t xml:space="preserve">. </w:t>
      </w:r>
      <w:r w:rsidR="00DC13A8" w:rsidRPr="00706E1B">
        <w:rPr>
          <w:b/>
          <w:bCs/>
          <w:noProof/>
        </w:rPr>
        <w:t>276</w:t>
      </w:r>
      <w:r w:rsidR="002571D6">
        <w:rPr>
          <w:noProof/>
        </w:rPr>
        <w:t xml:space="preserve"> </w:t>
      </w:r>
      <w:r w:rsidR="00DC13A8" w:rsidRPr="00C070D4">
        <w:rPr>
          <w:noProof/>
        </w:rPr>
        <w:t>(7),</w:t>
      </w:r>
      <w:r w:rsidR="002571D6">
        <w:rPr>
          <w:noProof/>
        </w:rPr>
        <w:t xml:space="preserve"> </w:t>
      </w:r>
      <w:r w:rsidR="00DC13A8" w:rsidRPr="00C070D4">
        <w:rPr>
          <w:noProof/>
        </w:rPr>
        <w:t>1907</w:t>
      </w:r>
      <w:r w:rsidR="002571D6">
        <w:rPr>
          <w:noProof/>
        </w:rPr>
        <w:t>–</w:t>
      </w:r>
      <w:r w:rsidR="00DC13A8" w:rsidRPr="00C070D4">
        <w:rPr>
          <w:noProof/>
        </w:rPr>
        <w:t>1913 (2019).</w:t>
      </w:r>
    </w:p>
    <w:p w14:paraId="57BC4F7C" w14:textId="39B24F72" w:rsidR="00DC13A8" w:rsidRPr="00C070D4" w:rsidRDefault="00C47903" w:rsidP="00DC13A8">
      <w:pPr>
        <w:autoSpaceDE w:val="0"/>
        <w:autoSpaceDN w:val="0"/>
        <w:adjustRightInd w:val="0"/>
        <w:rPr>
          <w:noProof/>
        </w:rPr>
      </w:pPr>
      <w:r>
        <w:rPr>
          <w:noProof/>
        </w:rPr>
        <w:t>21</w:t>
      </w:r>
      <w:r w:rsidR="00DC13A8" w:rsidRPr="00C070D4">
        <w:rPr>
          <w:noProof/>
        </w:rPr>
        <w:t>.</w:t>
      </w:r>
      <w:r w:rsidR="00DC13A8" w:rsidRPr="00C070D4">
        <w:rPr>
          <w:noProof/>
        </w:rPr>
        <w:tab/>
        <w:t>Alicandri-Ciufelli</w:t>
      </w:r>
      <w:r w:rsidR="002571D6">
        <w:rPr>
          <w:noProof/>
        </w:rPr>
        <w:t>,</w:t>
      </w:r>
      <w:r w:rsidR="00DC13A8" w:rsidRPr="00C070D4">
        <w:rPr>
          <w:noProof/>
        </w:rPr>
        <w:t xml:space="preserve"> M</w:t>
      </w:r>
      <w:r w:rsidR="002571D6">
        <w:rPr>
          <w:noProof/>
        </w:rPr>
        <w:t>. et al</w:t>
      </w:r>
      <w:r w:rsidR="00DC13A8" w:rsidRPr="00C070D4">
        <w:rPr>
          <w:noProof/>
        </w:rPr>
        <w:t xml:space="preserve">. Acquisition of surgical skills for endoscopic ear and lateral skull base surgery: A staged training programme. </w:t>
      </w:r>
      <w:r w:rsidR="00DC13A8" w:rsidRPr="00C070D4">
        <w:rPr>
          <w:i/>
          <w:iCs/>
          <w:noProof/>
        </w:rPr>
        <w:t>Acta Otorhinolaryngol</w:t>
      </w:r>
      <w:r w:rsidR="0026711D">
        <w:rPr>
          <w:i/>
          <w:iCs/>
          <w:noProof/>
        </w:rPr>
        <w:t>ogica</w:t>
      </w:r>
      <w:r w:rsidR="00DC13A8" w:rsidRPr="00C070D4">
        <w:rPr>
          <w:i/>
          <w:iCs/>
          <w:noProof/>
        </w:rPr>
        <w:t xml:space="preserve"> Ital</w:t>
      </w:r>
      <w:r w:rsidR="0026711D">
        <w:rPr>
          <w:i/>
          <w:iCs/>
          <w:noProof/>
        </w:rPr>
        <w:t>ica</w:t>
      </w:r>
      <w:r w:rsidR="00DC13A8" w:rsidRPr="00C070D4">
        <w:rPr>
          <w:noProof/>
        </w:rPr>
        <w:t xml:space="preserve">. </w:t>
      </w:r>
      <w:r w:rsidR="00DC13A8" w:rsidRPr="00706E1B">
        <w:rPr>
          <w:b/>
          <w:bCs/>
          <w:noProof/>
        </w:rPr>
        <w:t>38</w:t>
      </w:r>
      <w:r w:rsidR="002571D6">
        <w:rPr>
          <w:noProof/>
        </w:rPr>
        <w:t xml:space="preserve"> </w:t>
      </w:r>
      <w:r w:rsidR="00DC13A8" w:rsidRPr="00C070D4">
        <w:rPr>
          <w:noProof/>
        </w:rPr>
        <w:t>(2),</w:t>
      </w:r>
      <w:r w:rsidR="009E02DF">
        <w:rPr>
          <w:noProof/>
        </w:rPr>
        <w:t xml:space="preserve"> </w:t>
      </w:r>
      <w:r w:rsidR="00DC13A8" w:rsidRPr="00C070D4">
        <w:rPr>
          <w:noProof/>
        </w:rPr>
        <w:t>151</w:t>
      </w:r>
      <w:r w:rsidR="002571D6">
        <w:rPr>
          <w:noProof/>
        </w:rPr>
        <w:t>–</w:t>
      </w:r>
      <w:r w:rsidR="00DC13A8" w:rsidRPr="00C070D4">
        <w:rPr>
          <w:noProof/>
        </w:rPr>
        <w:t>159 (2018).</w:t>
      </w:r>
    </w:p>
    <w:p w14:paraId="6E423391" w14:textId="6760AB8C" w:rsidR="00DC13A8" w:rsidRPr="00C070D4" w:rsidRDefault="00C47903" w:rsidP="00DC13A8">
      <w:pPr>
        <w:autoSpaceDE w:val="0"/>
        <w:autoSpaceDN w:val="0"/>
        <w:adjustRightInd w:val="0"/>
        <w:rPr>
          <w:noProof/>
        </w:rPr>
      </w:pPr>
      <w:r>
        <w:rPr>
          <w:noProof/>
        </w:rPr>
        <w:t>22</w:t>
      </w:r>
      <w:r w:rsidR="00DC13A8" w:rsidRPr="00C070D4">
        <w:rPr>
          <w:noProof/>
        </w:rPr>
        <w:t>.</w:t>
      </w:r>
      <w:r w:rsidR="00DC13A8" w:rsidRPr="00C070D4">
        <w:rPr>
          <w:noProof/>
        </w:rPr>
        <w:tab/>
        <w:t>Anschuetz</w:t>
      </w:r>
      <w:r w:rsidR="002571D6">
        <w:rPr>
          <w:noProof/>
        </w:rPr>
        <w:t>,</w:t>
      </w:r>
      <w:r w:rsidR="00DC13A8" w:rsidRPr="00C070D4">
        <w:rPr>
          <w:noProof/>
        </w:rPr>
        <w:t xml:space="preserve"> L</w:t>
      </w:r>
      <w:r w:rsidR="002571D6">
        <w:rPr>
          <w:noProof/>
        </w:rPr>
        <w:t>.</w:t>
      </w:r>
      <w:r w:rsidR="00DC13A8" w:rsidRPr="00C070D4">
        <w:rPr>
          <w:noProof/>
        </w:rPr>
        <w:t xml:space="preserve"> et al. An </w:t>
      </w:r>
      <w:r w:rsidR="002571D6">
        <w:rPr>
          <w:noProof/>
        </w:rPr>
        <w:t>o</w:t>
      </w:r>
      <w:r w:rsidR="002571D6" w:rsidRPr="00C070D4">
        <w:rPr>
          <w:noProof/>
        </w:rPr>
        <w:t xml:space="preserve">vine </w:t>
      </w:r>
      <w:r w:rsidR="002571D6">
        <w:rPr>
          <w:noProof/>
        </w:rPr>
        <w:t>m</w:t>
      </w:r>
      <w:r w:rsidR="002571D6" w:rsidRPr="00C070D4">
        <w:rPr>
          <w:noProof/>
        </w:rPr>
        <w:t xml:space="preserve">odel </w:t>
      </w:r>
      <w:r w:rsidR="00DC13A8" w:rsidRPr="00C070D4">
        <w:rPr>
          <w:noProof/>
        </w:rPr>
        <w:t xml:space="preserve">for </w:t>
      </w:r>
      <w:r w:rsidR="002571D6">
        <w:rPr>
          <w:noProof/>
        </w:rPr>
        <w:t>e</w:t>
      </w:r>
      <w:r w:rsidR="002571D6" w:rsidRPr="00C070D4">
        <w:rPr>
          <w:noProof/>
        </w:rPr>
        <w:t xml:space="preserve">xclusive </w:t>
      </w:r>
      <w:r w:rsidR="002571D6">
        <w:rPr>
          <w:noProof/>
        </w:rPr>
        <w:t>e</w:t>
      </w:r>
      <w:r w:rsidR="002571D6" w:rsidRPr="00C070D4">
        <w:rPr>
          <w:noProof/>
        </w:rPr>
        <w:t xml:space="preserve">ndoscopic </w:t>
      </w:r>
      <w:r w:rsidR="002571D6">
        <w:rPr>
          <w:noProof/>
        </w:rPr>
        <w:t>e</w:t>
      </w:r>
      <w:r w:rsidR="002571D6" w:rsidRPr="00C070D4">
        <w:rPr>
          <w:noProof/>
        </w:rPr>
        <w:t xml:space="preserve">ar </w:t>
      </w:r>
      <w:r w:rsidR="002571D6">
        <w:rPr>
          <w:noProof/>
        </w:rPr>
        <w:t>s</w:t>
      </w:r>
      <w:r w:rsidR="002571D6" w:rsidRPr="00C070D4">
        <w:rPr>
          <w:noProof/>
        </w:rPr>
        <w:t>urgery</w:t>
      </w:r>
      <w:r w:rsidR="00DC13A8" w:rsidRPr="00C070D4">
        <w:rPr>
          <w:noProof/>
        </w:rPr>
        <w:t>.</w:t>
      </w:r>
      <w:r w:rsidR="002571D6">
        <w:rPr>
          <w:noProof/>
        </w:rPr>
        <w:t xml:space="preserve"> </w:t>
      </w:r>
      <w:r w:rsidR="00DC13A8" w:rsidRPr="00C070D4">
        <w:rPr>
          <w:i/>
          <w:iCs/>
          <w:noProof/>
        </w:rPr>
        <w:t>JAMA Otolaryngol</w:t>
      </w:r>
      <w:r w:rsidR="0026711D">
        <w:rPr>
          <w:i/>
          <w:iCs/>
          <w:noProof/>
        </w:rPr>
        <w:t>ogy –</w:t>
      </w:r>
      <w:r w:rsidR="00DC13A8" w:rsidRPr="00C070D4">
        <w:rPr>
          <w:i/>
          <w:iCs/>
          <w:noProof/>
        </w:rPr>
        <w:t xml:space="preserve"> Head </w:t>
      </w:r>
      <w:r w:rsidR="0026711D">
        <w:rPr>
          <w:i/>
          <w:iCs/>
          <w:noProof/>
        </w:rPr>
        <w:t xml:space="preserve">&amp; </w:t>
      </w:r>
      <w:r w:rsidR="00DC13A8" w:rsidRPr="00C070D4">
        <w:rPr>
          <w:i/>
          <w:iCs/>
          <w:noProof/>
        </w:rPr>
        <w:t>Neck Surg</w:t>
      </w:r>
      <w:r w:rsidR="0026711D">
        <w:rPr>
          <w:i/>
          <w:iCs/>
          <w:noProof/>
        </w:rPr>
        <w:t>ery</w:t>
      </w:r>
      <w:r w:rsidR="00DC13A8" w:rsidRPr="00706E1B">
        <w:rPr>
          <w:noProof/>
        </w:rPr>
        <w:t>.</w:t>
      </w:r>
      <w:r w:rsidR="002571D6" w:rsidRPr="00706E1B">
        <w:rPr>
          <w:noProof/>
        </w:rPr>
        <w:t xml:space="preserve"> </w:t>
      </w:r>
      <w:r w:rsidR="00DC13A8" w:rsidRPr="00706E1B">
        <w:rPr>
          <w:b/>
          <w:bCs/>
          <w:noProof/>
        </w:rPr>
        <w:t>143</w:t>
      </w:r>
      <w:r w:rsidR="002571D6">
        <w:rPr>
          <w:noProof/>
        </w:rPr>
        <w:t xml:space="preserve"> </w:t>
      </w:r>
      <w:r w:rsidR="00DC13A8" w:rsidRPr="00C070D4">
        <w:rPr>
          <w:noProof/>
        </w:rPr>
        <w:t>(3)</w:t>
      </w:r>
      <w:r w:rsidR="002571D6">
        <w:rPr>
          <w:noProof/>
        </w:rPr>
        <w:t xml:space="preserve">, </w:t>
      </w:r>
      <w:r w:rsidR="00DC13A8" w:rsidRPr="00C070D4">
        <w:rPr>
          <w:noProof/>
        </w:rPr>
        <w:t>247–252 (2017).</w:t>
      </w:r>
    </w:p>
    <w:p w14:paraId="70D7BD89" w14:textId="7CC1349D" w:rsidR="00351087" w:rsidRPr="00C070D4" w:rsidRDefault="00DC13A8" w:rsidP="00DC13A8">
      <w:pPr>
        <w:autoSpaceDE w:val="0"/>
        <w:autoSpaceDN w:val="0"/>
        <w:adjustRightInd w:val="0"/>
      </w:pPr>
      <w:r w:rsidRPr="00C070D4">
        <w:fldChar w:fldCharType="end"/>
      </w:r>
    </w:p>
    <w:sectPr w:rsidR="00351087" w:rsidRPr="00C070D4" w:rsidSect="00443C15">
      <w:headerReference w:type="even" r:id="rId13"/>
      <w:headerReference w:type="default" r:id="rId14"/>
      <w:footerReference w:type="even" r:id="rId15"/>
      <w:footerReference w:type="default" r:id="rId16"/>
      <w:headerReference w:type="first" r:id="rId17"/>
      <w:type w:val="continuous"/>
      <w:pgSz w:w="12240" w:h="15840"/>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CA983" w14:textId="77777777" w:rsidR="00427D55" w:rsidRDefault="00427D55">
      <w:r>
        <w:separator/>
      </w:r>
    </w:p>
  </w:endnote>
  <w:endnote w:type="continuationSeparator" w:id="0">
    <w:p w14:paraId="38179D23" w14:textId="77777777" w:rsidR="00427D55" w:rsidRDefault="00427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65663" w14:textId="77777777" w:rsidR="002331A9" w:rsidRDefault="002331A9" w:rsidP="00CA4B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E5172E" w14:textId="77777777" w:rsidR="002331A9" w:rsidRDefault="002331A9" w:rsidP="00CA4B5C">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6C84D" w14:textId="77777777" w:rsidR="002331A9" w:rsidRDefault="002331A9" w:rsidP="00CA4B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6E1AD" w14:textId="77777777" w:rsidR="00427D55" w:rsidRDefault="00427D55">
      <w:r>
        <w:separator/>
      </w:r>
    </w:p>
  </w:footnote>
  <w:footnote w:type="continuationSeparator" w:id="0">
    <w:p w14:paraId="1C94ABD5" w14:textId="77777777" w:rsidR="00427D55" w:rsidRDefault="00427D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331A9" w:rsidRDefault="002331A9">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4DC8BD63" w:rsidR="002331A9" w:rsidRDefault="002331A9">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17C4D71D" w:rsidR="002331A9" w:rsidRDefault="002331A9" w:rsidP="00706E1B">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7546FC8"/>
    <w:multiLevelType w:val="hybridMultilevel"/>
    <w:tmpl w:val="405467FC"/>
    <w:lvl w:ilvl="0" w:tplc="BF2202EE">
      <w:start w:val="1"/>
      <w:numFmt w:val="decimal"/>
      <w:lvlText w:val="%1."/>
      <w:lvlJc w:val="left"/>
      <w:pPr>
        <w:ind w:left="720" w:hanging="360"/>
      </w:pPr>
      <w:rPr>
        <w:rFonts w:ascii="Calibri" w:eastAsia="Calibri" w:hAnsi="Calibri" w:cs="Calibri"/>
        <w:color w:val="FF0000"/>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16069D2"/>
    <w:multiLevelType w:val="hybridMultilevel"/>
    <w:tmpl w:val="CBCA9D8A"/>
    <w:lvl w:ilvl="0" w:tplc="372AB4F2">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043B92"/>
    <w:multiLevelType w:val="hybridMultilevel"/>
    <w:tmpl w:val="FEF6AAD2"/>
    <w:lvl w:ilvl="0" w:tplc="372AB4F2">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9D03985"/>
    <w:multiLevelType w:val="hybridMultilevel"/>
    <w:tmpl w:val="C5DAE532"/>
    <w:lvl w:ilvl="0" w:tplc="372AB4F2">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537324C"/>
    <w:multiLevelType w:val="hybridMultilevel"/>
    <w:tmpl w:val="A086C2B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68C42E7"/>
    <w:multiLevelType w:val="hybridMultilevel"/>
    <w:tmpl w:val="45A2D2D2"/>
    <w:lvl w:ilvl="0" w:tplc="372AB4F2">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0"/>
  </w:num>
  <w:num w:numId="3">
    <w:abstractNumId w:val="17"/>
  </w:num>
  <w:num w:numId="4">
    <w:abstractNumId w:val="0"/>
  </w:num>
  <w:num w:numId="5">
    <w:abstractNumId w:val="12"/>
  </w:num>
  <w:num w:numId="6">
    <w:abstractNumId w:val="16"/>
  </w:num>
  <w:num w:numId="7">
    <w:abstractNumId w:val="7"/>
  </w:num>
  <w:num w:numId="8">
    <w:abstractNumId w:val="9"/>
  </w:num>
  <w:num w:numId="9">
    <w:abstractNumId w:val="2"/>
  </w:num>
  <w:num w:numId="10">
    <w:abstractNumId w:val="8"/>
  </w:num>
  <w:num w:numId="11">
    <w:abstractNumId w:val="11"/>
  </w:num>
  <w:num w:numId="12">
    <w:abstractNumId w:val="3"/>
  </w:num>
  <w:num w:numId="13">
    <w:abstractNumId w:val="14"/>
  </w:num>
  <w:num w:numId="14">
    <w:abstractNumId w:val="15"/>
  </w:num>
  <w:num w:numId="15">
    <w:abstractNumId w:val="4"/>
  </w:num>
  <w:num w:numId="16">
    <w:abstractNumId w:val="13"/>
  </w:num>
  <w:num w:numId="17">
    <w:abstractNumId w:val="6"/>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U0NzE1MjW2sDA3MzVW0lEKTi0uzszPAykwqQUAzwwbMCwAAAA="/>
  </w:docVars>
  <w:rsids>
    <w:rsidRoot w:val="006E4797"/>
    <w:rsid w:val="0003343E"/>
    <w:rsid w:val="000600B9"/>
    <w:rsid w:val="00063250"/>
    <w:rsid w:val="000646D1"/>
    <w:rsid w:val="000659C2"/>
    <w:rsid w:val="000763FD"/>
    <w:rsid w:val="000A62D7"/>
    <w:rsid w:val="000A73F4"/>
    <w:rsid w:val="000B4E04"/>
    <w:rsid w:val="000C03D1"/>
    <w:rsid w:val="000D00B3"/>
    <w:rsid w:val="000E4AE9"/>
    <w:rsid w:val="00107CFC"/>
    <w:rsid w:val="00136368"/>
    <w:rsid w:val="00143719"/>
    <w:rsid w:val="00153BEB"/>
    <w:rsid w:val="00171F6D"/>
    <w:rsid w:val="00185BAD"/>
    <w:rsid w:val="001B4FB2"/>
    <w:rsid w:val="001B60F8"/>
    <w:rsid w:val="001B63F5"/>
    <w:rsid w:val="001B6A72"/>
    <w:rsid w:val="001D2ACE"/>
    <w:rsid w:val="001D387D"/>
    <w:rsid w:val="001D4B5A"/>
    <w:rsid w:val="001E18CD"/>
    <w:rsid w:val="001E7A2A"/>
    <w:rsid w:val="0020124D"/>
    <w:rsid w:val="002331A9"/>
    <w:rsid w:val="002571D6"/>
    <w:rsid w:val="0026711D"/>
    <w:rsid w:val="0026785D"/>
    <w:rsid w:val="00274B98"/>
    <w:rsid w:val="0029099A"/>
    <w:rsid w:val="0029728E"/>
    <w:rsid w:val="002C0FCC"/>
    <w:rsid w:val="002D2A1F"/>
    <w:rsid w:val="002D7171"/>
    <w:rsid w:val="002E01C3"/>
    <w:rsid w:val="002F6A88"/>
    <w:rsid w:val="0033745A"/>
    <w:rsid w:val="00351087"/>
    <w:rsid w:val="00354ED4"/>
    <w:rsid w:val="0035543F"/>
    <w:rsid w:val="00362A22"/>
    <w:rsid w:val="00374EC7"/>
    <w:rsid w:val="00375B25"/>
    <w:rsid w:val="003822A4"/>
    <w:rsid w:val="00385224"/>
    <w:rsid w:val="00390044"/>
    <w:rsid w:val="003A2DA1"/>
    <w:rsid w:val="003C69D2"/>
    <w:rsid w:val="003D0347"/>
    <w:rsid w:val="003E7B4B"/>
    <w:rsid w:val="003F1A19"/>
    <w:rsid w:val="003F20BF"/>
    <w:rsid w:val="003F5319"/>
    <w:rsid w:val="003F72AA"/>
    <w:rsid w:val="00402DB2"/>
    <w:rsid w:val="00426E5C"/>
    <w:rsid w:val="00427D55"/>
    <w:rsid w:val="0044018B"/>
    <w:rsid w:val="00443C15"/>
    <w:rsid w:val="00444030"/>
    <w:rsid w:val="004527B8"/>
    <w:rsid w:val="00475CE1"/>
    <w:rsid w:val="00497D79"/>
    <w:rsid w:val="004B2F0B"/>
    <w:rsid w:val="004B5B49"/>
    <w:rsid w:val="004B71FC"/>
    <w:rsid w:val="004C7D6B"/>
    <w:rsid w:val="004D1D40"/>
    <w:rsid w:val="004D50D5"/>
    <w:rsid w:val="0051161F"/>
    <w:rsid w:val="00513E47"/>
    <w:rsid w:val="00532E22"/>
    <w:rsid w:val="00551D82"/>
    <w:rsid w:val="0056796E"/>
    <w:rsid w:val="005A158B"/>
    <w:rsid w:val="005A412E"/>
    <w:rsid w:val="005D694F"/>
    <w:rsid w:val="005E3DA5"/>
    <w:rsid w:val="005F72BF"/>
    <w:rsid w:val="0060040B"/>
    <w:rsid w:val="00622578"/>
    <w:rsid w:val="006254D6"/>
    <w:rsid w:val="006668DE"/>
    <w:rsid w:val="0068076B"/>
    <w:rsid w:val="00680EB1"/>
    <w:rsid w:val="006820D0"/>
    <w:rsid w:val="00682B2F"/>
    <w:rsid w:val="00687068"/>
    <w:rsid w:val="006873AF"/>
    <w:rsid w:val="0069063B"/>
    <w:rsid w:val="006A6F22"/>
    <w:rsid w:val="006A7616"/>
    <w:rsid w:val="006B3273"/>
    <w:rsid w:val="006B5AD3"/>
    <w:rsid w:val="006D59A4"/>
    <w:rsid w:val="006E22A5"/>
    <w:rsid w:val="006E3D61"/>
    <w:rsid w:val="006E4797"/>
    <w:rsid w:val="006F7F94"/>
    <w:rsid w:val="0070444F"/>
    <w:rsid w:val="00706257"/>
    <w:rsid w:val="00706E1B"/>
    <w:rsid w:val="007236CE"/>
    <w:rsid w:val="00726838"/>
    <w:rsid w:val="007401F4"/>
    <w:rsid w:val="00751E54"/>
    <w:rsid w:val="007569AA"/>
    <w:rsid w:val="0076686C"/>
    <w:rsid w:val="007869A6"/>
    <w:rsid w:val="007C1893"/>
    <w:rsid w:val="007D6778"/>
    <w:rsid w:val="007E0B83"/>
    <w:rsid w:val="007E3606"/>
    <w:rsid w:val="00814EB4"/>
    <w:rsid w:val="00822BC3"/>
    <w:rsid w:val="008253D0"/>
    <w:rsid w:val="008259E5"/>
    <w:rsid w:val="008333EC"/>
    <w:rsid w:val="00837360"/>
    <w:rsid w:val="00840E66"/>
    <w:rsid w:val="008739C6"/>
    <w:rsid w:val="008830FB"/>
    <w:rsid w:val="0088529D"/>
    <w:rsid w:val="008A3710"/>
    <w:rsid w:val="008B00F8"/>
    <w:rsid w:val="008B1E63"/>
    <w:rsid w:val="008C46B8"/>
    <w:rsid w:val="008D0202"/>
    <w:rsid w:val="0090027B"/>
    <w:rsid w:val="00900856"/>
    <w:rsid w:val="00906BBC"/>
    <w:rsid w:val="00911120"/>
    <w:rsid w:val="00911D03"/>
    <w:rsid w:val="00921B7D"/>
    <w:rsid w:val="00955867"/>
    <w:rsid w:val="009577F6"/>
    <w:rsid w:val="009610ED"/>
    <w:rsid w:val="00962983"/>
    <w:rsid w:val="00985998"/>
    <w:rsid w:val="00996CB9"/>
    <w:rsid w:val="009B232E"/>
    <w:rsid w:val="009B3607"/>
    <w:rsid w:val="009B485C"/>
    <w:rsid w:val="009D0FC7"/>
    <w:rsid w:val="009D5975"/>
    <w:rsid w:val="009E02DF"/>
    <w:rsid w:val="009E08B8"/>
    <w:rsid w:val="009E7607"/>
    <w:rsid w:val="00A00862"/>
    <w:rsid w:val="00A01065"/>
    <w:rsid w:val="00A04896"/>
    <w:rsid w:val="00A31F54"/>
    <w:rsid w:val="00A3637A"/>
    <w:rsid w:val="00A36F95"/>
    <w:rsid w:val="00A530DD"/>
    <w:rsid w:val="00A7094C"/>
    <w:rsid w:val="00A838EB"/>
    <w:rsid w:val="00A83E92"/>
    <w:rsid w:val="00A934C9"/>
    <w:rsid w:val="00A96482"/>
    <w:rsid w:val="00AA61DD"/>
    <w:rsid w:val="00AB6CA7"/>
    <w:rsid w:val="00AC796B"/>
    <w:rsid w:val="00AD4733"/>
    <w:rsid w:val="00AE22BF"/>
    <w:rsid w:val="00AE28B1"/>
    <w:rsid w:val="00B04E9F"/>
    <w:rsid w:val="00B0752D"/>
    <w:rsid w:val="00B201AB"/>
    <w:rsid w:val="00B2143B"/>
    <w:rsid w:val="00B25980"/>
    <w:rsid w:val="00B25C49"/>
    <w:rsid w:val="00B42391"/>
    <w:rsid w:val="00B5542F"/>
    <w:rsid w:val="00B603C4"/>
    <w:rsid w:val="00B71192"/>
    <w:rsid w:val="00B82AB6"/>
    <w:rsid w:val="00B90A26"/>
    <w:rsid w:val="00B91581"/>
    <w:rsid w:val="00BB323F"/>
    <w:rsid w:val="00BC104E"/>
    <w:rsid w:val="00BC3BE1"/>
    <w:rsid w:val="00BC5020"/>
    <w:rsid w:val="00BE22A2"/>
    <w:rsid w:val="00C070D4"/>
    <w:rsid w:val="00C07CD6"/>
    <w:rsid w:val="00C16D16"/>
    <w:rsid w:val="00C265E2"/>
    <w:rsid w:val="00C30811"/>
    <w:rsid w:val="00C4752B"/>
    <w:rsid w:val="00C47903"/>
    <w:rsid w:val="00C56FBF"/>
    <w:rsid w:val="00C76ED5"/>
    <w:rsid w:val="00C90341"/>
    <w:rsid w:val="00C927FF"/>
    <w:rsid w:val="00CA4B5C"/>
    <w:rsid w:val="00CB119C"/>
    <w:rsid w:val="00CB5693"/>
    <w:rsid w:val="00CC200C"/>
    <w:rsid w:val="00CD5212"/>
    <w:rsid w:val="00CD6981"/>
    <w:rsid w:val="00CF4DA4"/>
    <w:rsid w:val="00CF7955"/>
    <w:rsid w:val="00D05523"/>
    <w:rsid w:val="00D57699"/>
    <w:rsid w:val="00D61708"/>
    <w:rsid w:val="00D644A3"/>
    <w:rsid w:val="00D6484E"/>
    <w:rsid w:val="00D65C7B"/>
    <w:rsid w:val="00D66BC8"/>
    <w:rsid w:val="00D75166"/>
    <w:rsid w:val="00D97544"/>
    <w:rsid w:val="00DA12BC"/>
    <w:rsid w:val="00DC13A8"/>
    <w:rsid w:val="00DC1E47"/>
    <w:rsid w:val="00DC2782"/>
    <w:rsid w:val="00DD1EBE"/>
    <w:rsid w:val="00DD5C09"/>
    <w:rsid w:val="00DE25E5"/>
    <w:rsid w:val="00DE4979"/>
    <w:rsid w:val="00E25A40"/>
    <w:rsid w:val="00E33773"/>
    <w:rsid w:val="00E35C92"/>
    <w:rsid w:val="00E50BB3"/>
    <w:rsid w:val="00E662B6"/>
    <w:rsid w:val="00E7460A"/>
    <w:rsid w:val="00E908BD"/>
    <w:rsid w:val="00E963FF"/>
    <w:rsid w:val="00EB1E68"/>
    <w:rsid w:val="00EC3620"/>
    <w:rsid w:val="00ED73A0"/>
    <w:rsid w:val="00EE2E9B"/>
    <w:rsid w:val="00EE6DAA"/>
    <w:rsid w:val="00F0033E"/>
    <w:rsid w:val="00F11088"/>
    <w:rsid w:val="00F22C24"/>
    <w:rsid w:val="00F32FF6"/>
    <w:rsid w:val="00F35377"/>
    <w:rsid w:val="00F35871"/>
    <w:rsid w:val="00F3719D"/>
    <w:rsid w:val="00F443BB"/>
    <w:rsid w:val="00F507C3"/>
    <w:rsid w:val="00F52881"/>
    <w:rsid w:val="00F57FD4"/>
    <w:rsid w:val="00F70D9F"/>
    <w:rsid w:val="00F86A30"/>
    <w:rsid w:val="00F92596"/>
    <w:rsid w:val="00F96E24"/>
    <w:rsid w:val="00FB6025"/>
    <w:rsid w:val="00FC24B8"/>
    <w:rsid w:val="00FD101D"/>
    <w:rsid w:val="00FF2A16"/>
    <w:rsid w:val="00FF56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Menzionenonrisolta1">
    <w:name w:val="Menzione non risolta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A4B5C"/>
    <w:pPr>
      <w:tabs>
        <w:tab w:val="center" w:pos="4819"/>
        <w:tab w:val="right" w:pos="9638"/>
      </w:tabs>
    </w:pPr>
  </w:style>
  <w:style w:type="character" w:customStyle="1" w:styleId="FooterChar">
    <w:name w:val="Footer Char"/>
    <w:basedOn w:val="DefaultParagraphFont"/>
    <w:link w:val="Footer"/>
    <w:uiPriority w:val="99"/>
    <w:rsid w:val="00CA4B5C"/>
  </w:style>
  <w:style w:type="character" w:styleId="PageNumber">
    <w:name w:val="page number"/>
    <w:basedOn w:val="DefaultParagraphFont"/>
    <w:uiPriority w:val="99"/>
    <w:semiHidden/>
    <w:unhideWhenUsed/>
    <w:rsid w:val="00CA4B5C"/>
  </w:style>
  <w:style w:type="paragraph" w:styleId="ListParagraph">
    <w:name w:val="List Paragraph"/>
    <w:basedOn w:val="Normal"/>
    <w:uiPriority w:val="34"/>
    <w:qFormat/>
    <w:rsid w:val="00706257"/>
    <w:pPr>
      <w:ind w:left="720"/>
      <w:contextualSpacing/>
    </w:pPr>
  </w:style>
  <w:style w:type="character" w:customStyle="1" w:styleId="UnresolvedMention1">
    <w:name w:val="Unresolved Mention1"/>
    <w:basedOn w:val="DefaultParagraphFont"/>
    <w:uiPriority w:val="99"/>
    <w:semiHidden/>
    <w:unhideWhenUsed/>
    <w:rsid w:val="00B201AB"/>
    <w:rPr>
      <w:color w:val="605E5C"/>
      <w:shd w:val="clear" w:color="auto" w:fill="E1DFDD"/>
    </w:rPr>
  </w:style>
  <w:style w:type="character" w:styleId="LineNumber">
    <w:name w:val="line number"/>
    <w:basedOn w:val="DefaultParagraphFont"/>
    <w:uiPriority w:val="99"/>
    <w:semiHidden/>
    <w:unhideWhenUsed/>
    <w:rsid w:val="00B201AB"/>
  </w:style>
  <w:style w:type="character" w:styleId="Emphasis">
    <w:name w:val="Emphasis"/>
    <w:basedOn w:val="DefaultParagraphFont"/>
    <w:uiPriority w:val="20"/>
    <w:qFormat/>
    <w:rsid w:val="00996CB9"/>
    <w:rPr>
      <w:i/>
      <w:iCs/>
    </w:rPr>
  </w:style>
  <w:style w:type="paragraph" w:styleId="NormalWeb">
    <w:name w:val="Normal (Web)"/>
    <w:basedOn w:val="Normal"/>
    <w:rsid w:val="00955867"/>
    <w:pPr>
      <w:autoSpaceDE w:val="0"/>
      <w:autoSpaceDN w:val="0"/>
      <w:adjustRightInd w:val="0"/>
      <w:spacing w:before="100" w:beforeAutospacing="1" w:after="100" w:afterAutospacing="1"/>
    </w:pPr>
    <w:rPr>
      <w:rFonts w:eastAsia="Times New Roman"/>
      <w:color w:val="000000"/>
    </w:rPr>
  </w:style>
  <w:style w:type="character" w:styleId="FollowedHyperlink">
    <w:name w:val="FollowedHyperlink"/>
    <w:basedOn w:val="DefaultParagraphFont"/>
    <w:uiPriority w:val="99"/>
    <w:semiHidden/>
    <w:unhideWhenUsed/>
    <w:rsid w:val="00955867"/>
    <w:rPr>
      <w:color w:val="800080" w:themeColor="followedHyperlink"/>
      <w:u w:val="single"/>
    </w:rPr>
  </w:style>
  <w:style w:type="character" w:customStyle="1" w:styleId="UnresolvedMention2">
    <w:name w:val="Unresolved Mention2"/>
    <w:basedOn w:val="DefaultParagraphFont"/>
    <w:uiPriority w:val="99"/>
    <w:semiHidden/>
    <w:unhideWhenUsed/>
    <w:rsid w:val="006873AF"/>
    <w:rPr>
      <w:color w:val="605E5C"/>
      <w:shd w:val="clear" w:color="auto" w:fill="E1DFDD"/>
    </w:rPr>
  </w:style>
  <w:style w:type="character" w:styleId="CommentReference">
    <w:name w:val="annotation reference"/>
    <w:basedOn w:val="DefaultParagraphFont"/>
    <w:uiPriority w:val="99"/>
    <w:semiHidden/>
    <w:unhideWhenUsed/>
    <w:rsid w:val="006873AF"/>
    <w:rPr>
      <w:sz w:val="16"/>
      <w:szCs w:val="16"/>
    </w:rPr>
  </w:style>
  <w:style w:type="paragraph" w:styleId="CommentText">
    <w:name w:val="annotation text"/>
    <w:basedOn w:val="Normal"/>
    <w:link w:val="CommentTextChar"/>
    <w:uiPriority w:val="99"/>
    <w:unhideWhenUsed/>
    <w:rsid w:val="006873AF"/>
    <w:rPr>
      <w:sz w:val="20"/>
      <w:szCs w:val="20"/>
    </w:rPr>
  </w:style>
  <w:style w:type="character" w:customStyle="1" w:styleId="CommentTextChar">
    <w:name w:val="Comment Text Char"/>
    <w:basedOn w:val="DefaultParagraphFont"/>
    <w:link w:val="CommentText"/>
    <w:uiPriority w:val="99"/>
    <w:rsid w:val="006873AF"/>
    <w:rPr>
      <w:sz w:val="20"/>
      <w:szCs w:val="20"/>
    </w:rPr>
  </w:style>
  <w:style w:type="paragraph" w:styleId="CommentSubject">
    <w:name w:val="annotation subject"/>
    <w:basedOn w:val="CommentText"/>
    <w:next w:val="CommentText"/>
    <w:link w:val="CommentSubjectChar"/>
    <w:uiPriority w:val="99"/>
    <w:semiHidden/>
    <w:unhideWhenUsed/>
    <w:rsid w:val="006873AF"/>
    <w:rPr>
      <w:b/>
      <w:bCs/>
    </w:rPr>
  </w:style>
  <w:style w:type="character" w:customStyle="1" w:styleId="CommentSubjectChar">
    <w:name w:val="Comment Subject Char"/>
    <w:basedOn w:val="CommentTextChar"/>
    <w:link w:val="CommentSubject"/>
    <w:uiPriority w:val="99"/>
    <w:semiHidden/>
    <w:rsid w:val="006873AF"/>
    <w:rPr>
      <w:b/>
      <w:bCs/>
      <w:sz w:val="20"/>
      <w:szCs w:val="20"/>
    </w:rPr>
  </w:style>
  <w:style w:type="paragraph" w:styleId="BalloonText">
    <w:name w:val="Balloon Text"/>
    <w:basedOn w:val="Normal"/>
    <w:link w:val="BalloonTextChar"/>
    <w:uiPriority w:val="99"/>
    <w:semiHidden/>
    <w:unhideWhenUsed/>
    <w:rsid w:val="008259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9E5"/>
    <w:rPr>
      <w:rFonts w:ascii="Segoe UI" w:hAnsi="Segoe UI" w:cs="Segoe UI"/>
      <w:sz w:val="18"/>
      <w:szCs w:val="18"/>
    </w:rPr>
  </w:style>
  <w:style w:type="paragraph" w:styleId="Revision">
    <w:name w:val="Revision"/>
    <w:hidden/>
    <w:uiPriority w:val="99"/>
    <w:semiHidden/>
    <w:rsid w:val="001B63F5"/>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849786">
      <w:bodyDiv w:val="1"/>
      <w:marLeft w:val="0"/>
      <w:marRight w:val="0"/>
      <w:marTop w:val="0"/>
      <w:marBottom w:val="0"/>
      <w:divBdr>
        <w:top w:val="none" w:sz="0" w:space="0" w:color="auto"/>
        <w:left w:val="none" w:sz="0" w:space="0" w:color="auto"/>
        <w:bottom w:val="none" w:sz="0" w:space="0" w:color="auto"/>
        <w:right w:val="none" w:sz="0" w:space="0" w:color="auto"/>
      </w:divBdr>
    </w:div>
    <w:div w:id="430972142">
      <w:bodyDiv w:val="1"/>
      <w:marLeft w:val="0"/>
      <w:marRight w:val="0"/>
      <w:marTop w:val="0"/>
      <w:marBottom w:val="0"/>
      <w:divBdr>
        <w:top w:val="none" w:sz="0" w:space="0" w:color="auto"/>
        <w:left w:val="none" w:sz="0" w:space="0" w:color="auto"/>
        <w:bottom w:val="none" w:sz="0" w:space="0" w:color="auto"/>
        <w:right w:val="none" w:sz="0" w:space="0" w:color="auto"/>
      </w:divBdr>
    </w:div>
    <w:div w:id="947617130">
      <w:bodyDiv w:val="1"/>
      <w:marLeft w:val="0"/>
      <w:marRight w:val="0"/>
      <w:marTop w:val="0"/>
      <w:marBottom w:val="0"/>
      <w:divBdr>
        <w:top w:val="none" w:sz="0" w:space="0" w:color="auto"/>
        <w:left w:val="none" w:sz="0" w:space="0" w:color="auto"/>
        <w:bottom w:val="none" w:sz="0" w:space="0" w:color="auto"/>
        <w:right w:val="none" w:sz="0" w:space="0" w:color="auto"/>
      </w:divBdr>
    </w:div>
    <w:div w:id="1040275986">
      <w:bodyDiv w:val="1"/>
      <w:marLeft w:val="0"/>
      <w:marRight w:val="0"/>
      <w:marTop w:val="0"/>
      <w:marBottom w:val="0"/>
      <w:divBdr>
        <w:top w:val="none" w:sz="0" w:space="0" w:color="auto"/>
        <w:left w:val="none" w:sz="0" w:space="0" w:color="auto"/>
        <w:bottom w:val="none" w:sz="0" w:space="0" w:color="auto"/>
        <w:right w:val="none" w:sz="0" w:space="0" w:color="auto"/>
      </w:divBdr>
    </w:div>
    <w:div w:id="1382170960">
      <w:bodyDiv w:val="1"/>
      <w:marLeft w:val="0"/>
      <w:marRight w:val="0"/>
      <w:marTop w:val="0"/>
      <w:marBottom w:val="0"/>
      <w:divBdr>
        <w:top w:val="none" w:sz="0" w:space="0" w:color="auto"/>
        <w:left w:val="none" w:sz="0" w:space="0" w:color="auto"/>
        <w:bottom w:val="none" w:sz="0" w:space="0" w:color="auto"/>
        <w:right w:val="none" w:sz="0" w:space="0" w:color="auto"/>
      </w:divBdr>
    </w:div>
    <w:div w:id="1537892897">
      <w:bodyDiv w:val="1"/>
      <w:marLeft w:val="0"/>
      <w:marRight w:val="0"/>
      <w:marTop w:val="0"/>
      <w:marBottom w:val="0"/>
      <w:divBdr>
        <w:top w:val="none" w:sz="0" w:space="0" w:color="auto"/>
        <w:left w:val="none" w:sz="0" w:space="0" w:color="auto"/>
        <w:bottom w:val="none" w:sz="0" w:space="0" w:color="auto"/>
        <w:right w:val="none" w:sz="0" w:space="0" w:color="auto"/>
      </w:divBdr>
    </w:div>
    <w:div w:id="1574851734">
      <w:bodyDiv w:val="1"/>
      <w:marLeft w:val="0"/>
      <w:marRight w:val="0"/>
      <w:marTop w:val="0"/>
      <w:marBottom w:val="0"/>
      <w:divBdr>
        <w:top w:val="none" w:sz="0" w:space="0" w:color="auto"/>
        <w:left w:val="none" w:sz="0" w:space="0" w:color="auto"/>
        <w:bottom w:val="none" w:sz="0" w:space="0" w:color="auto"/>
        <w:right w:val="none" w:sz="0" w:space="0" w:color="auto"/>
      </w:divBdr>
    </w:div>
    <w:div w:id="1648122223">
      <w:bodyDiv w:val="1"/>
      <w:marLeft w:val="0"/>
      <w:marRight w:val="0"/>
      <w:marTop w:val="0"/>
      <w:marBottom w:val="0"/>
      <w:divBdr>
        <w:top w:val="none" w:sz="0" w:space="0" w:color="auto"/>
        <w:left w:val="none" w:sz="0" w:space="0" w:color="auto"/>
        <w:bottom w:val="none" w:sz="0" w:space="0" w:color="auto"/>
        <w:right w:val="none" w:sz="0" w:space="0" w:color="auto"/>
      </w:divBdr>
    </w:div>
    <w:div w:id="1962225387">
      <w:bodyDiv w:val="1"/>
      <w:marLeft w:val="0"/>
      <w:marRight w:val="0"/>
      <w:marTop w:val="0"/>
      <w:marBottom w:val="0"/>
      <w:divBdr>
        <w:top w:val="none" w:sz="0" w:space="0" w:color="auto"/>
        <w:left w:val="none" w:sz="0" w:space="0" w:color="auto"/>
        <w:bottom w:val="none" w:sz="0" w:space="0" w:color="auto"/>
        <w:right w:val="none" w:sz="0" w:space="0" w:color="auto"/>
      </w:divBdr>
    </w:div>
    <w:div w:id="2043628520">
      <w:bodyDiv w:val="1"/>
      <w:marLeft w:val="0"/>
      <w:marRight w:val="0"/>
      <w:marTop w:val="0"/>
      <w:marBottom w:val="0"/>
      <w:divBdr>
        <w:top w:val="none" w:sz="0" w:space="0" w:color="auto"/>
        <w:left w:val="none" w:sz="0" w:space="0" w:color="auto"/>
        <w:bottom w:val="none" w:sz="0" w:space="0" w:color="auto"/>
        <w:right w:val="none" w:sz="0" w:space="0" w:color="auto"/>
      </w:divBdr>
    </w:div>
    <w:div w:id="20758104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iulia.molinari8@unibo.it"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olinari8@unibo.it"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vio.presutti@unibo.i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gnacio.fernandez@aosp.bo.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ealemarella@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335E4-98FD-E14B-8FA0-60E07D5EB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353</Words>
  <Characters>30516</Characters>
  <Application>Microsoft Office Word</Application>
  <DocSecurity>0</DocSecurity>
  <Lines>254</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0T21:39:00Z</dcterms:created>
  <dcterms:modified xsi:type="dcterms:W3CDTF">2022-01-1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b6d015-0488-31e4-9c63-40960e774dd0</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